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1D6AF" w14:textId="77777777" w:rsidR="00F07BF6" w:rsidRPr="00147822" w:rsidRDefault="00F07BF6" w:rsidP="00147822">
      <w:pPr>
        <w:pStyle w:val="Title"/>
      </w:pPr>
    </w:p>
    <w:p w14:paraId="5368007A" w14:textId="77777777" w:rsidR="00F07BF6" w:rsidRPr="00147822" w:rsidRDefault="00F07BF6" w:rsidP="00147822">
      <w:pPr>
        <w:pStyle w:val="Title"/>
      </w:pPr>
    </w:p>
    <w:p w14:paraId="39468FAE" w14:textId="190BFB07" w:rsidR="00705E68" w:rsidRPr="00147822" w:rsidRDefault="00705E68" w:rsidP="00147822">
      <w:pPr>
        <w:pStyle w:val="Title"/>
      </w:pPr>
      <w:r w:rsidRPr="00147822">
        <w:t>Psihoterapia afirmativă în cazul persoanelor LGBT</w:t>
      </w:r>
      <w:r w:rsidR="009F08B1" w:rsidRPr="00147822">
        <w:t>Q</w:t>
      </w:r>
    </w:p>
    <w:p w14:paraId="6302E478" w14:textId="77777777" w:rsidR="00705E68" w:rsidRPr="00147822" w:rsidRDefault="00705E68" w:rsidP="00147822">
      <w:pPr>
        <w:spacing w:after="0" w:line="480" w:lineRule="auto"/>
        <w:jc w:val="center"/>
        <w:rPr>
          <w:rFonts w:ascii="Times New Roman" w:eastAsia="SimSun" w:hAnsi="Times New Roman" w:cs="Times New Roman"/>
          <w:color w:val="000000"/>
          <w:sz w:val="24"/>
          <w:szCs w:val="24"/>
          <w:lang w:val="ro-RO" w:eastAsia="ja-JP"/>
        </w:rPr>
      </w:pPr>
    </w:p>
    <w:p w14:paraId="0103BCC5" w14:textId="77777777" w:rsidR="00705E68" w:rsidRPr="00147822" w:rsidRDefault="00705E68" w:rsidP="00147822">
      <w:pPr>
        <w:spacing w:after="0" w:line="480" w:lineRule="auto"/>
        <w:jc w:val="center"/>
        <w:rPr>
          <w:rFonts w:ascii="Times New Roman" w:eastAsia="SimSun" w:hAnsi="Times New Roman" w:cs="Times New Roman"/>
          <w:color w:val="000000"/>
          <w:sz w:val="24"/>
          <w:szCs w:val="24"/>
          <w:lang w:val="ro-RO" w:eastAsia="ja-JP"/>
        </w:rPr>
      </w:pPr>
      <w:r w:rsidRPr="00147822">
        <w:rPr>
          <w:rFonts w:ascii="Times New Roman" w:eastAsia="SimSun" w:hAnsi="Times New Roman" w:cs="Times New Roman"/>
          <w:color w:val="000000"/>
          <w:sz w:val="24"/>
          <w:szCs w:val="24"/>
          <w:lang w:val="ro-RO" w:eastAsia="ja-JP"/>
        </w:rPr>
        <w:t>Ionesi Gheorghe</w:t>
      </w:r>
    </w:p>
    <w:p w14:paraId="65042295" w14:textId="77777777" w:rsidR="00705E68" w:rsidRPr="00147822" w:rsidRDefault="00705E68" w:rsidP="00147822">
      <w:pPr>
        <w:spacing w:line="480" w:lineRule="auto"/>
        <w:rPr>
          <w:rFonts w:ascii="Times New Roman" w:eastAsiaTheme="majorEastAsia" w:hAnsi="Times New Roman" w:cs="Times New Roman"/>
          <w:sz w:val="44"/>
          <w:szCs w:val="44"/>
          <w:lang w:val="ro-RO"/>
        </w:rPr>
      </w:pPr>
    </w:p>
    <w:p w14:paraId="6AAF94AA" w14:textId="77777777" w:rsidR="00705E68" w:rsidRPr="00147822" w:rsidRDefault="00705E68" w:rsidP="00147822">
      <w:pPr>
        <w:pStyle w:val="Title"/>
      </w:pPr>
    </w:p>
    <w:p w14:paraId="102F5E7D" w14:textId="55EA54F0" w:rsidR="00333D03" w:rsidRPr="00147822" w:rsidRDefault="00333D03" w:rsidP="00147822">
      <w:pPr>
        <w:spacing w:line="480" w:lineRule="auto"/>
        <w:rPr>
          <w:lang w:val="ro-RO"/>
        </w:rPr>
      </w:pPr>
    </w:p>
    <w:p w14:paraId="19C96CC8" w14:textId="5F5EF638" w:rsidR="00F07BF6" w:rsidRPr="00147822" w:rsidRDefault="00F07BF6" w:rsidP="00147822">
      <w:pPr>
        <w:spacing w:line="480" w:lineRule="auto"/>
        <w:rPr>
          <w:lang w:val="ro-RO"/>
        </w:rPr>
      </w:pPr>
    </w:p>
    <w:p w14:paraId="591899B5" w14:textId="2EAE9606" w:rsidR="00F07BF6" w:rsidRPr="00147822" w:rsidRDefault="00F07BF6" w:rsidP="00147822">
      <w:pPr>
        <w:spacing w:line="480" w:lineRule="auto"/>
        <w:rPr>
          <w:lang w:val="ro-RO"/>
        </w:rPr>
      </w:pPr>
    </w:p>
    <w:p w14:paraId="7ABE2178" w14:textId="6B16E8C2" w:rsidR="00F07BF6" w:rsidRPr="00147822" w:rsidRDefault="00F07BF6" w:rsidP="00147822">
      <w:pPr>
        <w:spacing w:line="480" w:lineRule="auto"/>
        <w:rPr>
          <w:lang w:val="ro-RO"/>
        </w:rPr>
      </w:pPr>
    </w:p>
    <w:p w14:paraId="68EC5788" w14:textId="11D0F9CD" w:rsidR="00F07BF6" w:rsidRPr="00147822" w:rsidRDefault="006E38DB"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t>Chiar dacă psihoterapia se adresează tuturor categoriilor de persoane, aceasta nediferențiind în funcție de gen, naționalitate, rasă, statut social sau orientare socială, anumite categorii sociale se prezintă cu probleme specifice, acesta fiind cazul și persoanelor ce aparțin comunității LGBT</w:t>
      </w:r>
      <w:r w:rsidR="009F08B1" w:rsidRPr="00147822">
        <w:rPr>
          <w:rFonts w:ascii="Times New Roman" w:hAnsi="Times New Roman" w:cs="Times New Roman"/>
          <w:sz w:val="24"/>
          <w:szCs w:val="24"/>
          <w:lang w:val="ro-RO"/>
        </w:rPr>
        <w:t>Q</w:t>
      </w:r>
      <w:r w:rsidRPr="00147822">
        <w:rPr>
          <w:rFonts w:ascii="Times New Roman" w:hAnsi="Times New Roman" w:cs="Times New Roman"/>
          <w:sz w:val="24"/>
          <w:szCs w:val="24"/>
          <w:lang w:val="ro-RO"/>
        </w:rPr>
        <w:t xml:space="preserve">. Având în vedere acest aspect, cercetătorii au început studiul caracteristicilor unice ce aparțin identiății </w:t>
      </w:r>
      <w:r w:rsidRPr="00147822">
        <w:rPr>
          <w:rFonts w:ascii="Times New Roman" w:hAnsi="Times New Roman" w:cs="Times New Roman"/>
          <w:i/>
          <w:iCs/>
          <w:sz w:val="24"/>
          <w:szCs w:val="24"/>
          <w:lang w:val="ro-RO"/>
        </w:rPr>
        <w:t>queer</w:t>
      </w:r>
      <w:r w:rsidRPr="00147822">
        <w:rPr>
          <w:rFonts w:ascii="Times New Roman" w:hAnsi="Times New Roman" w:cs="Times New Roman"/>
          <w:sz w:val="24"/>
          <w:szCs w:val="24"/>
          <w:lang w:val="ro-RO"/>
        </w:rPr>
        <w:t xml:space="preserve">, integrându-le în teorii și practici mulate special pentru categoria de populație vizată. Folosim cuvântul </w:t>
      </w:r>
      <w:r w:rsidRPr="00147822">
        <w:rPr>
          <w:rFonts w:ascii="Times New Roman" w:hAnsi="Times New Roman" w:cs="Times New Roman"/>
          <w:i/>
          <w:iCs/>
          <w:sz w:val="24"/>
          <w:szCs w:val="24"/>
          <w:lang w:val="ro-RO"/>
        </w:rPr>
        <w:t>queer</w:t>
      </w:r>
      <w:r w:rsidRPr="00147822">
        <w:rPr>
          <w:rFonts w:ascii="Times New Roman" w:hAnsi="Times New Roman" w:cs="Times New Roman"/>
          <w:sz w:val="24"/>
          <w:szCs w:val="24"/>
          <w:lang w:val="ro-RO"/>
        </w:rPr>
        <w:t xml:space="preserve"> drept termen umbrelă pentru toate persoanele care nu se identifică</w:t>
      </w:r>
      <w:r w:rsidR="00E75288" w:rsidRPr="00147822">
        <w:rPr>
          <w:rFonts w:ascii="Times New Roman" w:hAnsi="Times New Roman" w:cs="Times New Roman"/>
          <w:sz w:val="24"/>
          <w:szCs w:val="24"/>
          <w:lang w:val="ro-RO"/>
        </w:rPr>
        <w:t xml:space="preserve"> cu</w:t>
      </w:r>
      <w:r w:rsidRPr="00147822">
        <w:rPr>
          <w:rFonts w:ascii="Times New Roman" w:hAnsi="Times New Roman" w:cs="Times New Roman"/>
          <w:sz w:val="24"/>
          <w:szCs w:val="24"/>
          <w:lang w:val="ro-RO"/>
        </w:rPr>
        <w:t xml:space="preserve"> tiparele heteronormative ale orientării sexuale și ale identității de gen. </w:t>
      </w:r>
      <w:r w:rsidR="00851343" w:rsidRPr="00147822">
        <w:rPr>
          <w:rFonts w:ascii="Times New Roman" w:hAnsi="Times New Roman" w:cs="Times New Roman"/>
          <w:sz w:val="24"/>
          <w:szCs w:val="24"/>
          <w:lang w:val="ro-RO"/>
        </w:rPr>
        <w:t>Lucrarea de față se va concentra pe prezentarea abordării afirmative în cazul psihoterapiei ce vizează persoanele LGBT</w:t>
      </w:r>
      <w:r w:rsidR="009F08B1" w:rsidRPr="00147822">
        <w:rPr>
          <w:rFonts w:ascii="Times New Roman" w:hAnsi="Times New Roman" w:cs="Times New Roman"/>
          <w:sz w:val="24"/>
          <w:szCs w:val="24"/>
          <w:lang w:val="ro-RO"/>
        </w:rPr>
        <w:t>Q</w:t>
      </w:r>
      <w:r w:rsidR="00811F65" w:rsidRPr="00147822">
        <w:rPr>
          <w:rFonts w:ascii="Times New Roman" w:hAnsi="Times New Roman" w:cs="Times New Roman"/>
          <w:sz w:val="24"/>
          <w:szCs w:val="24"/>
          <w:lang w:val="ro-RO"/>
        </w:rPr>
        <w:t>.</w:t>
      </w:r>
      <w:r w:rsidR="009D2200" w:rsidRPr="00147822">
        <w:rPr>
          <w:rFonts w:ascii="Times New Roman" w:hAnsi="Times New Roman" w:cs="Times New Roman"/>
          <w:sz w:val="24"/>
          <w:szCs w:val="24"/>
          <w:lang w:val="ro-RO"/>
        </w:rPr>
        <w:t xml:space="preserve"> </w:t>
      </w:r>
    </w:p>
    <w:p w14:paraId="1D261965" w14:textId="4D84E3F0" w:rsidR="00B46EB8" w:rsidRPr="00147822" w:rsidRDefault="00157949"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t xml:space="preserve">Terapia afirmativă își are originile </w:t>
      </w:r>
      <w:r w:rsidR="00956BBE" w:rsidRPr="00147822">
        <w:rPr>
          <w:rFonts w:ascii="Times New Roman" w:hAnsi="Times New Roman" w:cs="Times New Roman"/>
          <w:sz w:val="24"/>
          <w:szCs w:val="24"/>
          <w:lang w:val="ro-RO"/>
        </w:rPr>
        <w:t>pornind</w:t>
      </w:r>
      <w:r w:rsidRPr="00147822">
        <w:rPr>
          <w:rFonts w:ascii="Times New Roman" w:hAnsi="Times New Roman" w:cs="Times New Roman"/>
          <w:sz w:val="24"/>
          <w:szCs w:val="24"/>
          <w:lang w:val="ro-RO"/>
        </w:rPr>
        <w:t xml:space="preserve"> cu anii 1970 și 1980, odată cu</w:t>
      </w:r>
      <w:r w:rsidR="00956BBE" w:rsidRPr="00147822">
        <w:rPr>
          <w:rFonts w:ascii="Times New Roman" w:hAnsi="Times New Roman" w:cs="Times New Roman"/>
          <w:sz w:val="24"/>
          <w:szCs w:val="24"/>
          <w:lang w:val="ro-RO"/>
        </w:rPr>
        <w:t xml:space="preserve"> începutul</w:t>
      </w:r>
      <w:r w:rsidRPr="00147822">
        <w:rPr>
          <w:rFonts w:ascii="Times New Roman" w:hAnsi="Times New Roman" w:cs="Times New Roman"/>
          <w:sz w:val="24"/>
          <w:szCs w:val="24"/>
          <w:lang w:val="ro-RO"/>
        </w:rPr>
        <w:t xml:space="preserve"> mișc</w:t>
      </w:r>
      <w:r w:rsidR="00956BBE" w:rsidRPr="00147822">
        <w:rPr>
          <w:rFonts w:ascii="Times New Roman" w:hAnsi="Times New Roman" w:cs="Times New Roman"/>
          <w:sz w:val="24"/>
          <w:szCs w:val="24"/>
          <w:lang w:val="ro-RO"/>
        </w:rPr>
        <w:t>ă</w:t>
      </w:r>
      <w:r w:rsidRPr="00147822">
        <w:rPr>
          <w:rFonts w:ascii="Times New Roman" w:hAnsi="Times New Roman" w:cs="Times New Roman"/>
          <w:sz w:val="24"/>
          <w:szCs w:val="24"/>
          <w:lang w:val="ro-RO"/>
        </w:rPr>
        <w:t>r</w:t>
      </w:r>
      <w:r w:rsidR="00956BBE" w:rsidRPr="00147822">
        <w:rPr>
          <w:rFonts w:ascii="Times New Roman" w:hAnsi="Times New Roman" w:cs="Times New Roman"/>
          <w:sz w:val="24"/>
          <w:szCs w:val="24"/>
          <w:lang w:val="ro-RO"/>
        </w:rPr>
        <w:t>ii</w:t>
      </w:r>
      <w:r w:rsidRPr="00147822">
        <w:rPr>
          <w:rFonts w:ascii="Times New Roman" w:hAnsi="Times New Roman" w:cs="Times New Roman"/>
          <w:sz w:val="24"/>
          <w:szCs w:val="24"/>
          <w:lang w:val="ro-RO"/>
        </w:rPr>
        <w:t xml:space="preserve"> de liberare a persoanelor aparținând comunității </w:t>
      </w:r>
      <w:r w:rsidR="00956BBE" w:rsidRPr="00147822">
        <w:rPr>
          <w:rFonts w:ascii="Times New Roman" w:hAnsi="Times New Roman" w:cs="Times New Roman"/>
          <w:sz w:val="24"/>
          <w:szCs w:val="24"/>
          <w:lang w:val="ro-RO"/>
        </w:rPr>
        <w:t xml:space="preserve">gay, un eveniment extrem de </w:t>
      </w:r>
      <w:r w:rsidR="007645C6" w:rsidRPr="00147822">
        <w:rPr>
          <w:rFonts w:ascii="Times New Roman" w:hAnsi="Times New Roman" w:cs="Times New Roman"/>
          <w:sz w:val="24"/>
          <w:szCs w:val="24"/>
          <w:lang w:val="ro-RO"/>
        </w:rPr>
        <w:t>important</w:t>
      </w:r>
      <w:r w:rsidR="00956BBE" w:rsidRPr="00147822">
        <w:rPr>
          <w:rFonts w:ascii="Times New Roman" w:hAnsi="Times New Roman" w:cs="Times New Roman"/>
          <w:sz w:val="24"/>
          <w:szCs w:val="24"/>
          <w:lang w:val="ro-RO"/>
        </w:rPr>
        <w:t xml:space="preserve"> din această perioadă </w:t>
      </w:r>
      <w:r w:rsidR="008E17ED" w:rsidRPr="00147822">
        <w:rPr>
          <w:rFonts w:ascii="Times New Roman" w:hAnsi="Times New Roman" w:cs="Times New Roman"/>
          <w:sz w:val="24"/>
          <w:szCs w:val="24"/>
          <w:lang w:val="ro-RO"/>
        </w:rPr>
        <w:t>fiind</w:t>
      </w:r>
      <w:r w:rsidR="00956BBE" w:rsidRPr="00147822">
        <w:rPr>
          <w:rFonts w:ascii="Times New Roman" w:hAnsi="Times New Roman" w:cs="Times New Roman"/>
          <w:sz w:val="24"/>
          <w:szCs w:val="24"/>
          <w:lang w:val="ro-RO"/>
        </w:rPr>
        <w:t xml:space="preserve"> depatologizarea oficială a homosexualității prin excluderea acesteia drept diagnostic din DSM în anul 197</w:t>
      </w:r>
      <w:r w:rsidR="00D0342F" w:rsidRPr="00147822">
        <w:rPr>
          <w:rFonts w:ascii="Times New Roman" w:hAnsi="Times New Roman" w:cs="Times New Roman"/>
          <w:sz w:val="24"/>
          <w:szCs w:val="24"/>
          <w:lang w:val="ro-RO"/>
        </w:rPr>
        <w:t>3</w:t>
      </w:r>
      <w:r w:rsidR="00956BBE" w:rsidRPr="00147822">
        <w:rPr>
          <w:rFonts w:ascii="Times New Roman" w:hAnsi="Times New Roman" w:cs="Times New Roman"/>
          <w:sz w:val="24"/>
          <w:szCs w:val="24"/>
          <w:lang w:val="ro-RO"/>
        </w:rPr>
        <w:t xml:space="preserve"> </w:t>
      </w:r>
      <w:r w:rsidR="00D0342F" w:rsidRPr="00147822">
        <w:rPr>
          <w:rFonts w:ascii="Times New Roman" w:hAnsi="Times New Roman" w:cs="Times New Roman"/>
          <w:sz w:val="24"/>
          <w:szCs w:val="24"/>
          <w:lang w:val="ro-RO"/>
        </w:rPr>
        <w:fldChar w:fldCharType="begin"/>
      </w:r>
      <w:r w:rsidR="00D0342F" w:rsidRPr="00147822">
        <w:rPr>
          <w:rFonts w:ascii="Times New Roman" w:hAnsi="Times New Roman" w:cs="Times New Roman"/>
          <w:sz w:val="24"/>
          <w:szCs w:val="24"/>
          <w:lang w:val="ro-RO"/>
        </w:rPr>
        <w:instrText xml:space="preserve"> ADDIN ZOTERO_ITEM CSL_CITATION {"citationID":"zfKTyBj3","properties":{"formattedCitation":"(Grzanka &amp; Miles, 2016)","plainCitation":"(Grzanka &amp; Miles, 2016)","noteIndex":0},"citationItems":[{"id":436,"uris":["http://zotero.org/users/local/iTLrF09e/items/TG2ZHBP7"],"uri":["http://zotero.org/users/local/iTLrF09e/items/TG2ZHBP7"],"itemData":{"id":436,"type":"article-journal","abstract":"Since the declassification of homosexuality as a mental illness in 1973, psychology has transformed the way it approaches sexual orientation and gender identity issues in scientific research and clinical practice. The paradigmatic shift from psychopathology to identity has corresponded with the introduction of BLGBT affirmative therapy,^ which suggests that therapists should affirm clients’ sexual orientations rather than reinforce sexual minorities’ experiences of stigma and marginalization. This qualitative study used a subset of psychotherapy training videos about LGBT issues to explore the form of content of LGBT affirmative therapy in the context of increased attention to identity and multiculturalism in applied psychology. The videos suggest that multiculturally competent therapists should understand sexuality and gender issues in terms of what psychologists call Bmultiple^ or Bintersecting^ identities, namely race and ethnicity. While the multicultural turn in psychotherapy may signal a transformation in mental health service provision, our analysis questions whether these videos may unintentionally reflect a neoliberal logic of inclusion that obscures the structural dimensions of social inequality. We suggest that the uptake of intersectionality-like identitarian discourse in psychotherapy in particular offers opportunities for challenging and reinforcing neoliberalism.","container-title":"Sexuality Research and Social Policy","DOI":"10.1007/s13178-016-0240-2","ISSN":"1868-9884, 1553-6610","issue":"4","journalAbbreviation":"Sex Res Soc Policy","language":"en","page":"371-389","source":"DOI.org (Crossref)","title":"The Problem with the Phrase “Intersecting Identities”: LGBT Affirmative Therapy, Intersectionality, and Neoliberalism","title-short":"The Problem with the Phrase “Intersecting Identities”","volume":"13","author":[{"family":"Grzanka","given":"Patrick R."},{"family":"Miles","given":"Joseph R."}],"issued":{"date-parts":[["2016",12]]}}}],"schema":"https://github.com/citation-style-language/schema/raw/master/csl-citation.json"} </w:instrText>
      </w:r>
      <w:r w:rsidR="00D0342F" w:rsidRPr="00147822">
        <w:rPr>
          <w:rFonts w:ascii="Times New Roman" w:hAnsi="Times New Roman" w:cs="Times New Roman"/>
          <w:sz w:val="24"/>
          <w:szCs w:val="24"/>
          <w:lang w:val="ro-RO"/>
        </w:rPr>
        <w:fldChar w:fldCharType="separate"/>
      </w:r>
      <w:r w:rsidR="00D0342F" w:rsidRPr="00147822">
        <w:rPr>
          <w:rFonts w:ascii="Times New Roman" w:hAnsi="Times New Roman" w:cs="Times New Roman"/>
          <w:sz w:val="24"/>
          <w:lang w:val="ro-RO"/>
        </w:rPr>
        <w:t>(Grzanka &amp; Miles, 2016)</w:t>
      </w:r>
      <w:r w:rsidR="00D0342F" w:rsidRPr="00147822">
        <w:rPr>
          <w:rFonts w:ascii="Times New Roman" w:hAnsi="Times New Roman" w:cs="Times New Roman"/>
          <w:sz w:val="24"/>
          <w:szCs w:val="24"/>
          <w:lang w:val="ro-RO"/>
        </w:rPr>
        <w:fldChar w:fldCharType="end"/>
      </w:r>
      <w:r w:rsidR="00D0342F" w:rsidRPr="00147822">
        <w:rPr>
          <w:rFonts w:ascii="Times New Roman" w:hAnsi="Times New Roman" w:cs="Times New Roman"/>
          <w:sz w:val="24"/>
          <w:szCs w:val="24"/>
          <w:lang w:val="ro-RO"/>
        </w:rPr>
        <w:t xml:space="preserve">. </w:t>
      </w:r>
      <w:r w:rsidR="00EA0392" w:rsidRPr="00147822">
        <w:rPr>
          <w:rFonts w:ascii="Times New Roman" w:hAnsi="Times New Roman" w:cs="Times New Roman"/>
          <w:sz w:val="24"/>
          <w:szCs w:val="24"/>
          <w:lang w:val="ro-RO"/>
        </w:rPr>
        <w:t>Relevanța acestei practici terapeutice atunci, acum, cât și în toate epocile în care vor exista persoane aparținând comunității LGBT</w:t>
      </w:r>
      <w:r w:rsidR="009F08B1" w:rsidRPr="00147822">
        <w:rPr>
          <w:rFonts w:ascii="Times New Roman" w:hAnsi="Times New Roman" w:cs="Times New Roman"/>
          <w:sz w:val="24"/>
          <w:szCs w:val="24"/>
          <w:lang w:val="ro-RO"/>
        </w:rPr>
        <w:t>Q</w:t>
      </w:r>
      <w:r w:rsidR="00EA0392" w:rsidRPr="00147822">
        <w:rPr>
          <w:rFonts w:ascii="Times New Roman" w:hAnsi="Times New Roman" w:cs="Times New Roman"/>
          <w:sz w:val="24"/>
          <w:szCs w:val="24"/>
          <w:lang w:val="ro-RO"/>
        </w:rPr>
        <w:t xml:space="preserve"> este pusă în evidență de problemele și tendințele specifice acestei comunități, Pachankis și Goldfried (2004) trecând în revistă o serie de asemenea elemente. </w:t>
      </w:r>
      <w:r w:rsidR="00445CE9" w:rsidRPr="00147822">
        <w:rPr>
          <w:rFonts w:ascii="Times New Roman" w:hAnsi="Times New Roman" w:cs="Times New Roman"/>
          <w:sz w:val="24"/>
          <w:szCs w:val="24"/>
          <w:lang w:val="ro-RO"/>
        </w:rPr>
        <w:t>În centrul lor se află atitudinile homofobe prezente în societate și internalizarea acestora de către persoanele LGBT</w:t>
      </w:r>
      <w:r w:rsidR="009F08B1" w:rsidRPr="00147822">
        <w:rPr>
          <w:rFonts w:ascii="Times New Roman" w:hAnsi="Times New Roman" w:cs="Times New Roman"/>
          <w:sz w:val="24"/>
          <w:szCs w:val="24"/>
          <w:lang w:val="ro-RO"/>
        </w:rPr>
        <w:t>Q</w:t>
      </w:r>
      <w:r w:rsidR="00445CE9" w:rsidRPr="00147822">
        <w:rPr>
          <w:rFonts w:ascii="Times New Roman" w:hAnsi="Times New Roman" w:cs="Times New Roman"/>
          <w:sz w:val="24"/>
          <w:szCs w:val="24"/>
          <w:lang w:val="ro-RO"/>
        </w:rPr>
        <w:t xml:space="preserve">, apărând astfel homofobia internalizată cu consecințe precum anxietate, depresie, probleme în relațiile cu ceilalți sau abuz de substanțe </w:t>
      </w:r>
      <w:r w:rsidR="00445CE9" w:rsidRPr="00147822">
        <w:rPr>
          <w:rFonts w:ascii="Times New Roman" w:hAnsi="Times New Roman" w:cs="Times New Roman"/>
          <w:sz w:val="24"/>
          <w:szCs w:val="24"/>
          <w:lang w:val="ro-RO"/>
        </w:rPr>
        <w:fldChar w:fldCharType="begin"/>
      </w:r>
      <w:r w:rsidR="00445CE9" w:rsidRPr="00147822">
        <w:rPr>
          <w:rFonts w:ascii="Times New Roman" w:hAnsi="Times New Roman" w:cs="Times New Roman"/>
          <w:sz w:val="24"/>
          <w:szCs w:val="24"/>
          <w:lang w:val="ro-RO"/>
        </w:rPr>
        <w:instrText xml:space="preserve"> ADDIN ZOTERO_ITEM CSL_CITATION {"citationID":"yf70SRsk","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445CE9" w:rsidRPr="00147822">
        <w:rPr>
          <w:rFonts w:ascii="Times New Roman" w:hAnsi="Times New Roman" w:cs="Times New Roman"/>
          <w:sz w:val="24"/>
          <w:szCs w:val="24"/>
          <w:lang w:val="ro-RO"/>
        </w:rPr>
        <w:fldChar w:fldCharType="separate"/>
      </w:r>
      <w:r w:rsidR="00445CE9" w:rsidRPr="00147822">
        <w:rPr>
          <w:rFonts w:ascii="Times New Roman" w:hAnsi="Times New Roman" w:cs="Times New Roman"/>
          <w:sz w:val="24"/>
          <w:lang w:val="ro-RO"/>
        </w:rPr>
        <w:t>(Pachankis &amp; Goldfried, 2004)</w:t>
      </w:r>
      <w:r w:rsidR="00445CE9" w:rsidRPr="00147822">
        <w:rPr>
          <w:rFonts w:ascii="Times New Roman" w:hAnsi="Times New Roman" w:cs="Times New Roman"/>
          <w:sz w:val="24"/>
          <w:szCs w:val="24"/>
          <w:lang w:val="ro-RO"/>
        </w:rPr>
        <w:fldChar w:fldCharType="end"/>
      </w:r>
      <w:r w:rsidR="00445CE9" w:rsidRPr="00147822">
        <w:rPr>
          <w:rFonts w:ascii="Times New Roman" w:hAnsi="Times New Roman" w:cs="Times New Roman"/>
          <w:sz w:val="24"/>
          <w:szCs w:val="24"/>
          <w:lang w:val="ro-RO"/>
        </w:rPr>
        <w:t>.</w:t>
      </w:r>
      <w:r w:rsidR="00A00C5E" w:rsidRPr="00147822">
        <w:rPr>
          <w:rFonts w:ascii="Times New Roman" w:hAnsi="Times New Roman" w:cs="Times New Roman"/>
          <w:sz w:val="24"/>
          <w:szCs w:val="24"/>
          <w:lang w:val="ro-RO"/>
        </w:rPr>
        <w:t xml:space="preserve"> Un alt aspect specific comunității este formarea identității, fie ea homosexuală, bisexuală sau de gen, în aceasta găsindu-se integrată și experiența împărtășirii acestei identiăți </w:t>
      </w:r>
      <w:r w:rsidR="008F711D" w:rsidRPr="00147822">
        <w:rPr>
          <w:rFonts w:ascii="Times New Roman" w:hAnsi="Times New Roman" w:cs="Times New Roman"/>
          <w:sz w:val="24"/>
          <w:szCs w:val="24"/>
          <w:lang w:val="ro-RO"/>
        </w:rPr>
        <w:t xml:space="preserve">cu restul lumii </w:t>
      </w:r>
      <w:r w:rsidR="008F711D" w:rsidRPr="00147822">
        <w:rPr>
          <w:rFonts w:ascii="Times New Roman" w:hAnsi="Times New Roman" w:cs="Times New Roman"/>
          <w:sz w:val="24"/>
          <w:szCs w:val="24"/>
          <w:lang w:val="ro-RO"/>
        </w:rPr>
        <w:fldChar w:fldCharType="begin"/>
      </w:r>
      <w:r w:rsidR="008F711D" w:rsidRPr="00147822">
        <w:rPr>
          <w:rFonts w:ascii="Times New Roman" w:hAnsi="Times New Roman" w:cs="Times New Roman"/>
          <w:sz w:val="24"/>
          <w:szCs w:val="24"/>
          <w:lang w:val="ro-RO"/>
        </w:rPr>
        <w:instrText xml:space="preserve"> ADDIN ZOTERO_ITEM CSL_CITATION {"citationID":"4jX4zG7L","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8F711D" w:rsidRPr="00147822">
        <w:rPr>
          <w:rFonts w:ascii="Times New Roman" w:hAnsi="Times New Roman" w:cs="Times New Roman"/>
          <w:sz w:val="24"/>
          <w:szCs w:val="24"/>
          <w:lang w:val="ro-RO"/>
        </w:rPr>
        <w:fldChar w:fldCharType="separate"/>
      </w:r>
      <w:r w:rsidR="008F711D" w:rsidRPr="00147822">
        <w:rPr>
          <w:rFonts w:ascii="Times New Roman" w:hAnsi="Times New Roman" w:cs="Times New Roman"/>
          <w:sz w:val="24"/>
          <w:lang w:val="ro-RO"/>
        </w:rPr>
        <w:t>(Pachankis &amp; Goldfried, 2004)</w:t>
      </w:r>
      <w:r w:rsidR="008F711D" w:rsidRPr="00147822">
        <w:rPr>
          <w:rFonts w:ascii="Times New Roman" w:hAnsi="Times New Roman" w:cs="Times New Roman"/>
          <w:sz w:val="24"/>
          <w:szCs w:val="24"/>
          <w:lang w:val="ro-RO"/>
        </w:rPr>
        <w:fldChar w:fldCharType="end"/>
      </w:r>
      <w:r w:rsidR="008F711D" w:rsidRPr="00147822">
        <w:rPr>
          <w:rFonts w:ascii="Times New Roman" w:hAnsi="Times New Roman" w:cs="Times New Roman"/>
          <w:sz w:val="24"/>
          <w:szCs w:val="24"/>
          <w:lang w:val="ro-RO"/>
        </w:rPr>
        <w:t xml:space="preserve">. Întrucât </w:t>
      </w:r>
      <w:r w:rsidR="008F711D" w:rsidRPr="00147822">
        <w:rPr>
          <w:rFonts w:ascii="Times New Roman" w:hAnsi="Times New Roman" w:cs="Times New Roman"/>
          <w:i/>
          <w:iCs/>
          <w:sz w:val="24"/>
          <w:szCs w:val="24"/>
          <w:lang w:val="ro-RO"/>
        </w:rPr>
        <w:t>coming out</w:t>
      </w:r>
      <w:r w:rsidR="008F711D" w:rsidRPr="00147822">
        <w:rPr>
          <w:rFonts w:ascii="Times New Roman" w:hAnsi="Times New Roman" w:cs="Times New Roman"/>
          <w:sz w:val="24"/>
          <w:szCs w:val="24"/>
          <w:lang w:val="ro-RO"/>
        </w:rPr>
        <w:t xml:space="preserve">-ul este o experiență anxiogenă și cu posibile consecințe pentru siguranța clientului, terapeutul ar trebui să îl ajute pe acesta să </w:t>
      </w:r>
      <w:r w:rsidR="008F711D" w:rsidRPr="00147822">
        <w:rPr>
          <w:rFonts w:ascii="Times New Roman" w:hAnsi="Times New Roman" w:cs="Times New Roman"/>
          <w:sz w:val="24"/>
          <w:szCs w:val="24"/>
          <w:lang w:val="ro-RO"/>
        </w:rPr>
        <w:lastRenderedPageBreak/>
        <w:t xml:space="preserve">cântărească riscurile, costurile și beneficiile divulgării identității </w:t>
      </w:r>
      <w:r w:rsidR="008F711D" w:rsidRPr="00147822">
        <w:rPr>
          <w:rFonts w:ascii="Times New Roman" w:hAnsi="Times New Roman" w:cs="Times New Roman"/>
          <w:sz w:val="24"/>
          <w:szCs w:val="24"/>
          <w:lang w:val="ro-RO"/>
        </w:rPr>
        <w:fldChar w:fldCharType="begin"/>
      </w:r>
      <w:r w:rsidR="008F711D" w:rsidRPr="00147822">
        <w:rPr>
          <w:rFonts w:ascii="Times New Roman" w:hAnsi="Times New Roman" w:cs="Times New Roman"/>
          <w:sz w:val="24"/>
          <w:szCs w:val="24"/>
          <w:lang w:val="ro-RO"/>
        </w:rPr>
        <w:instrText xml:space="preserve"> ADDIN ZOTERO_ITEM CSL_CITATION {"citationID":"acRHybfO","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8F711D" w:rsidRPr="00147822">
        <w:rPr>
          <w:rFonts w:ascii="Times New Roman" w:hAnsi="Times New Roman" w:cs="Times New Roman"/>
          <w:sz w:val="24"/>
          <w:szCs w:val="24"/>
          <w:lang w:val="ro-RO"/>
        </w:rPr>
        <w:fldChar w:fldCharType="separate"/>
      </w:r>
      <w:r w:rsidR="008F711D" w:rsidRPr="00147822">
        <w:rPr>
          <w:rFonts w:ascii="Times New Roman" w:hAnsi="Times New Roman" w:cs="Times New Roman"/>
          <w:sz w:val="24"/>
          <w:lang w:val="ro-RO"/>
        </w:rPr>
        <w:t>(Pachankis &amp; Goldfried, 2004)</w:t>
      </w:r>
      <w:r w:rsidR="008F711D" w:rsidRPr="00147822">
        <w:rPr>
          <w:rFonts w:ascii="Times New Roman" w:hAnsi="Times New Roman" w:cs="Times New Roman"/>
          <w:sz w:val="24"/>
          <w:szCs w:val="24"/>
          <w:lang w:val="ro-RO"/>
        </w:rPr>
        <w:fldChar w:fldCharType="end"/>
      </w:r>
      <w:r w:rsidR="008F711D" w:rsidRPr="00147822">
        <w:rPr>
          <w:rFonts w:ascii="Times New Roman" w:hAnsi="Times New Roman" w:cs="Times New Roman"/>
          <w:sz w:val="24"/>
          <w:szCs w:val="24"/>
          <w:lang w:val="ro-RO"/>
        </w:rPr>
        <w:t>.</w:t>
      </w:r>
      <w:r w:rsidR="00A41E96" w:rsidRPr="00147822">
        <w:rPr>
          <w:rFonts w:ascii="Times New Roman" w:hAnsi="Times New Roman" w:cs="Times New Roman"/>
          <w:sz w:val="24"/>
          <w:szCs w:val="24"/>
          <w:lang w:val="ro-RO"/>
        </w:rPr>
        <w:t xml:space="preserve"> Astfel se conturează o altă problemă specifică comunității LGBT</w:t>
      </w:r>
      <w:r w:rsidR="009F08B1" w:rsidRPr="00147822">
        <w:rPr>
          <w:rFonts w:ascii="Times New Roman" w:hAnsi="Times New Roman" w:cs="Times New Roman"/>
          <w:sz w:val="24"/>
          <w:szCs w:val="24"/>
          <w:lang w:val="ro-RO"/>
        </w:rPr>
        <w:t>Q</w:t>
      </w:r>
      <w:r w:rsidR="00A41E96" w:rsidRPr="00147822">
        <w:rPr>
          <w:rFonts w:ascii="Times New Roman" w:hAnsi="Times New Roman" w:cs="Times New Roman"/>
          <w:sz w:val="24"/>
          <w:szCs w:val="24"/>
          <w:lang w:val="ro-RO"/>
        </w:rPr>
        <w:t>.</w:t>
      </w:r>
      <w:r w:rsidR="00C10690" w:rsidRPr="00147822">
        <w:rPr>
          <w:rFonts w:ascii="Times New Roman" w:hAnsi="Times New Roman" w:cs="Times New Roman"/>
          <w:sz w:val="24"/>
          <w:szCs w:val="24"/>
          <w:lang w:val="ro-RO"/>
        </w:rPr>
        <w:t xml:space="preserve"> Și relațiile cu familia de origine și apartenența la aceasta aduce perspective unice în cazul persoanelor LGBT</w:t>
      </w:r>
      <w:r w:rsidR="009F08B1" w:rsidRPr="00147822">
        <w:rPr>
          <w:rFonts w:ascii="Times New Roman" w:hAnsi="Times New Roman" w:cs="Times New Roman"/>
          <w:sz w:val="24"/>
          <w:szCs w:val="24"/>
          <w:lang w:val="ro-RO"/>
        </w:rPr>
        <w:t>Q</w:t>
      </w:r>
      <w:r w:rsidR="00C10690" w:rsidRPr="00147822">
        <w:rPr>
          <w:rFonts w:ascii="Times New Roman" w:hAnsi="Times New Roman" w:cs="Times New Roman"/>
          <w:sz w:val="24"/>
          <w:szCs w:val="24"/>
          <w:lang w:val="ro-RO"/>
        </w:rPr>
        <w:t xml:space="preserve">, membrii familiei având adesea atitudini negative față de persoana cu o orientare sexuală sau identitate de gen diferită </w:t>
      </w:r>
      <w:r w:rsidR="00C10690" w:rsidRPr="00147822">
        <w:rPr>
          <w:rFonts w:ascii="Times New Roman" w:hAnsi="Times New Roman" w:cs="Times New Roman"/>
          <w:sz w:val="24"/>
          <w:szCs w:val="24"/>
          <w:lang w:val="ro-RO"/>
        </w:rPr>
        <w:fldChar w:fldCharType="begin"/>
      </w:r>
      <w:r w:rsidR="00C10690" w:rsidRPr="00147822">
        <w:rPr>
          <w:rFonts w:ascii="Times New Roman" w:hAnsi="Times New Roman" w:cs="Times New Roman"/>
          <w:sz w:val="24"/>
          <w:szCs w:val="24"/>
          <w:lang w:val="ro-RO"/>
        </w:rPr>
        <w:instrText xml:space="preserve"> ADDIN ZOTERO_ITEM CSL_CITATION {"citationID":"zmHFlr3C","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C10690" w:rsidRPr="00147822">
        <w:rPr>
          <w:rFonts w:ascii="Times New Roman" w:hAnsi="Times New Roman" w:cs="Times New Roman"/>
          <w:sz w:val="24"/>
          <w:szCs w:val="24"/>
          <w:lang w:val="ro-RO"/>
        </w:rPr>
        <w:fldChar w:fldCharType="separate"/>
      </w:r>
      <w:r w:rsidR="00C10690" w:rsidRPr="00147822">
        <w:rPr>
          <w:rFonts w:ascii="Times New Roman" w:hAnsi="Times New Roman" w:cs="Times New Roman"/>
          <w:sz w:val="24"/>
          <w:lang w:val="ro-RO"/>
        </w:rPr>
        <w:t>(Pachankis &amp; Goldfried, 2004)</w:t>
      </w:r>
      <w:r w:rsidR="00C10690" w:rsidRPr="00147822">
        <w:rPr>
          <w:rFonts w:ascii="Times New Roman" w:hAnsi="Times New Roman" w:cs="Times New Roman"/>
          <w:sz w:val="24"/>
          <w:szCs w:val="24"/>
          <w:lang w:val="ro-RO"/>
        </w:rPr>
        <w:fldChar w:fldCharType="end"/>
      </w:r>
      <w:r w:rsidR="00C10690" w:rsidRPr="00147822">
        <w:rPr>
          <w:rFonts w:ascii="Times New Roman" w:hAnsi="Times New Roman" w:cs="Times New Roman"/>
          <w:sz w:val="24"/>
          <w:szCs w:val="24"/>
          <w:lang w:val="ro-RO"/>
        </w:rPr>
        <w:t xml:space="preserve">. Atunci când identitatea nu este divulgată se creează o disonanță cognitivă între viața în familie și cea privată </w:t>
      </w:r>
      <w:r w:rsidR="00C10690" w:rsidRPr="00147822">
        <w:rPr>
          <w:rFonts w:ascii="Times New Roman" w:hAnsi="Times New Roman" w:cs="Times New Roman"/>
          <w:sz w:val="24"/>
          <w:szCs w:val="24"/>
          <w:lang w:val="ro-RO"/>
        </w:rPr>
        <w:fldChar w:fldCharType="begin"/>
      </w:r>
      <w:r w:rsidR="00C10690" w:rsidRPr="00147822">
        <w:rPr>
          <w:rFonts w:ascii="Times New Roman" w:hAnsi="Times New Roman" w:cs="Times New Roman"/>
          <w:sz w:val="24"/>
          <w:szCs w:val="24"/>
          <w:lang w:val="ro-RO"/>
        </w:rPr>
        <w:instrText xml:space="preserve"> ADDIN ZOTERO_ITEM CSL_CITATION {"citationID":"SGTxSjlu","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C10690" w:rsidRPr="00147822">
        <w:rPr>
          <w:rFonts w:ascii="Times New Roman" w:hAnsi="Times New Roman" w:cs="Times New Roman"/>
          <w:sz w:val="24"/>
          <w:szCs w:val="24"/>
          <w:lang w:val="ro-RO"/>
        </w:rPr>
        <w:fldChar w:fldCharType="separate"/>
      </w:r>
      <w:r w:rsidR="00C10690" w:rsidRPr="00147822">
        <w:rPr>
          <w:rFonts w:ascii="Times New Roman" w:hAnsi="Times New Roman" w:cs="Times New Roman"/>
          <w:sz w:val="24"/>
          <w:lang w:val="ro-RO"/>
        </w:rPr>
        <w:t>(Pachankis &amp; Goldfried, 2004)</w:t>
      </w:r>
      <w:r w:rsidR="00C10690" w:rsidRPr="00147822">
        <w:rPr>
          <w:rFonts w:ascii="Times New Roman" w:hAnsi="Times New Roman" w:cs="Times New Roman"/>
          <w:sz w:val="24"/>
          <w:szCs w:val="24"/>
          <w:lang w:val="ro-RO"/>
        </w:rPr>
        <w:fldChar w:fldCharType="end"/>
      </w:r>
      <w:r w:rsidR="00CA748B" w:rsidRPr="00147822">
        <w:rPr>
          <w:rFonts w:ascii="Times New Roman" w:hAnsi="Times New Roman" w:cs="Times New Roman"/>
          <w:sz w:val="24"/>
          <w:szCs w:val="24"/>
          <w:lang w:val="ro-RO"/>
        </w:rPr>
        <w:t>.</w:t>
      </w:r>
      <w:r w:rsidR="00C10690" w:rsidRPr="00147822">
        <w:rPr>
          <w:rFonts w:ascii="Times New Roman" w:hAnsi="Times New Roman" w:cs="Times New Roman"/>
          <w:sz w:val="24"/>
          <w:szCs w:val="24"/>
          <w:lang w:val="ro-RO"/>
        </w:rPr>
        <w:t xml:space="preserve"> În ambele cazuri, persoana LGBT</w:t>
      </w:r>
      <w:r w:rsidR="009F08B1" w:rsidRPr="00147822">
        <w:rPr>
          <w:rFonts w:ascii="Times New Roman" w:hAnsi="Times New Roman" w:cs="Times New Roman"/>
          <w:sz w:val="24"/>
          <w:szCs w:val="24"/>
          <w:lang w:val="ro-RO"/>
        </w:rPr>
        <w:t>Q</w:t>
      </w:r>
      <w:r w:rsidR="00C10690" w:rsidRPr="00147822">
        <w:rPr>
          <w:rFonts w:ascii="Times New Roman" w:hAnsi="Times New Roman" w:cs="Times New Roman"/>
          <w:sz w:val="24"/>
          <w:szCs w:val="24"/>
          <w:lang w:val="ro-RO"/>
        </w:rPr>
        <w:t xml:space="preserve"> va căuta suport în altă parte, de cele mai multe ori la prieteni și persoane din comunitate, aceștia devenind o a doua familie </w:t>
      </w:r>
      <w:r w:rsidR="00C10690" w:rsidRPr="00147822">
        <w:rPr>
          <w:rFonts w:ascii="Times New Roman" w:hAnsi="Times New Roman" w:cs="Times New Roman"/>
          <w:sz w:val="24"/>
          <w:szCs w:val="24"/>
          <w:lang w:val="ro-RO"/>
        </w:rPr>
        <w:fldChar w:fldCharType="begin"/>
      </w:r>
      <w:r w:rsidR="00C10690" w:rsidRPr="00147822">
        <w:rPr>
          <w:rFonts w:ascii="Times New Roman" w:hAnsi="Times New Roman" w:cs="Times New Roman"/>
          <w:sz w:val="24"/>
          <w:szCs w:val="24"/>
          <w:lang w:val="ro-RO"/>
        </w:rPr>
        <w:instrText xml:space="preserve"> ADDIN ZOTERO_ITEM CSL_CITATION {"citationID":"cmm8kS1r","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C10690" w:rsidRPr="00147822">
        <w:rPr>
          <w:rFonts w:ascii="Times New Roman" w:hAnsi="Times New Roman" w:cs="Times New Roman"/>
          <w:sz w:val="24"/>
          <w:szCs w:val="24"/>
          <w:lang w:val="ro-RO"/>
        </w:rPr>
        <w:fldChar w:fldCharType="separate"/>
      </w:r>
      <w:r w:rsidR="00C10690" w:rsidRPr="00147822">
        <w:rPr>
          <w:rFonts w:ascii="Times New Roman" w:hAnsi="Times New Roman" w:cs="Times New Roman"/>
          <w:sz w:val="24"/>
          <w:lang w:val="ro-RO"/>
        </w:rPr>
        <w:t>(Pachankis &amp; Goldfried, 2004)</w:t>
      </w:r>
      <w:r w:rsidR="00C10690" w:rsidRPr="00147822">
        <w:rPr>
          <w:rFonts w:ascii="Times New Roman" w:hAnsi="Times New Roman" w:cs="Times New Roman"/>
          <w:sz w:val="24"/>
          <w:szCs w:val="24"/>
          <w:lang w:val="ro-RO"/>
        </w:rPr>
        <w:fldChar w:fldCharType="end"/>
      </w:r>
      <w:r w:rsidR="00C10690" w:rsidRPr="00147822">
        <w:rPr>
          <w:rFonts w:ascii="Times New Roman" w:hAnsi="Times New Roman" w:cs="Times New Roman"/>
          <w:sz w:val="24"/>
          <w:szCs w:val="24"/>
          <w:lang w:val="ro-RO"/>
        </w:rPr>
        <w:t>.</w:t>
      </w:r>
      <w:r w:rsidR="00CA748B" w:rsidRPr="00147822">
        <w:rPr>
          <w:rFonts w:ascii="Times New Roman" w:hAnsi="Times New Roman" w:cs="Times New Roman"/>
          <w:sz w:val="24"/>
          <w:szCs w:val="24"/>
          <w:lang w:val="ro-RO"/>
        </w:rPr>
        <w:t xml:space="preserve"> Autorii mai amintesc drept probleme specifice și relațiile de cuplu și activitatea de părinte, îmbătrânirea în cadrul comunității, identitatea gay dublată de cea religioasă sau etnică și minoritară, precum și problema unică a bisexualității </w:t>
      </w:r>
      <w:r w:rsidR="00CA748B" w:rsidRPr="00147822">
        <w:rPr>
          <w:rFonts w:ascii="Times New Roman" w:hAnsi="Times New Roman" w:cs="Times New Roman"/>
          <w:sz w:val="24"/>
          <w:szCs w:val="24"/>
          <w:lang w:val="ro-RO"/>
        </w:rPr>
        <w:fldChar w:fldCharType="begin"/>
      </w:r>
      <w:r w:rsidR="00CA748B" w:rsidRPr="00147822">
        <w:rPr>
          <w:rFonts w:ascii="Times New Roman" w:hAnsi="Times New Roman" w:cs="Times New Roman"/>
          <w:sz w:val="24"/>
          <w:szCs w:val="24"/>
          <w:lang w:val="ro-RO"/>
        </w:rPr>
        <w:instrText xml:space="preserve"> ADDIN ZOTERO_ITEM CSL_CITATION {"citationID":"HSrR21Ve","properties":{"formattedCitation":"(Pachankis &amp; Goldfried, 2004)","plainCitation":"(Pachankis &amp; Goldfried, 2004)","noteIndex":0},"citationItems":[{"id":450,"uris":["http://zotero.org/users/local/iTLrF09e/items/M896LWLZ"],"uri":["http://zotero.org/users/local/iTLrF09e/items/M896LWLZ"],"itemData":{"id":450,"type":"article-journal","container-title":"Psychotherapy: Theory, Research, Practice, Training","DOI":"10.1037/0033-3204.41.3.227","ISSN":"1939-1536, 0033-3204","issue":"3","journalAbbreviation":"Psychotherapy: Theory, Research, Practice, Training","language":"en","page":"227-246","source":"DOI.org (Crossref)","title":"Clinical Issues in Working With Lesbian, Gay, and Bisexual Clients.","volume":"41","author":[{"family":"Pachankis","given":"John E."},{"family":"Goldfried","given":"Marvin R."}],"issued":{"date-parts":[["2004"]]}}}],"schema":"https://github.com/citation-style-language/schema/raw/master/csl-citation.json"} </w:instrText>
      </w:r>
      <w:r w:rsidR="00CA748B" w:rsidRPr="00147822">
        <w:rPr>
          <w:rFonts w:ascii="Times New Roman" w:hAnsi="Times New Roman" w:cs="Times New Roman"/>
          <w:sz w:val="24"/>
          <w:szCs w:val="24"/>
          <w:lang w:val="ro-RO"/>
        </w:rPr>
        <w:fldChar w:fldCharType="separate"/>
      </w:r>
      <w:r w:rsidR="00CA748B" w:rsidRPr="00147822">
        <w:rPr>
          <w:rFonts w:ascii="Times New Roman" w:hAnsi="Times New Roman" w:cs="Times New Roman"/>
          <w:sz w:val="24"/>
          <w:lang w:val="ro-RO"/>
        </w:rPr>
        <w:t>(Pachankis &amp; Goldfried, 2004)</w:t>
      </w:r>
      <w:r w:rsidR="00CA748B" w:rsidRPr="00147822">
        <w:rPr>
          <w:rFonts w:ascii="Times New Roman" w:hAnsi="Times New Roman" w:cs="Times New Roman"/>
          <w:sz w:val="24"/>
          <w:szCs w:val="24"/>
          <w:lang w:val="ro-RO"/>
        </w:rPr>
        <w:fldChar w:fldCharType="end"/>
      </w:r>
      <w:r w:rsidR="00CA748B" w:rsidRPr="00147822">
        <w:rPr>
          <w:rFonts w:ascii="Times New Roman" w:hAnsi="Times New Roman" w:cs="Times New Roman"/>
          <w:sz w:val="24"/>
          <w:szCs w:val="24"/>
          <w:lang w:val="ro-RO"/>
        </w:rPr>
        <w:t xml:space="preserve">. </w:t>
      </w:r>
    </w:p>
    <w:p w14:paraId="71912B8A" w14:textId="72C8C576" w:rsidR="00157949" w:rsidRPr="00147822" w:rsidRDefault="008F2067"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t>Deși poartă numele de terapie, aceasta nu poate fi conceptualizată neapărat drept</w:t>
      </w:r>
      <w:r w:rsidR="008111D8" w:rsidRPr="00147822">
        <w:rPr>
          <w:rFonts w:ascii="Times New Roman" w:hAnsi="Times New Roman" w:cs="Times New Roman"/>
          <w:sz w:val="24"/>
          <w:szCs w:val="24"/>
          <w:lang w:val="ro-RO"/>
        </w:rPr>
        <w:t xml:space="preserve"> ca</w:t>
      </w:r>
      <w:r w:rsidRPr="00147822">
        <w:rPr>
          <w:rFonts w:ascii="Times New Roman" w:hAnsi="Times New Roman" w:cs="Times New Roman"/>
          <w:sz w:val="24"/>
          <w:szCs w:val="24"/>
          <w:lang w:val="ro-RO"/>
        </w:rPr>
        <w:t xml:space="preserve"> o metodă de terapie de sine stătătoare, fiind</w:t>
      </w:r>
      <w:r w:rsidR="000462C8" w:rsidRPr="00147822">
        <w:rPr>
          <w:rFonts w:ascii="Times New Roman" w:hAnsi="Times New Roman" w:cs="Times New Roman"/>
          <w:sz w:val="24"/>
          <w:szCs w:val="24"/>
          <w:lang w:val="ro-RO"/>
        </w:rPr>
        <w:t xml:space="preserve"> conform literaturii de specialitate</w:t>
      </w:r>
      <w:r w:rsidRPr="00147822">
        <w:rPr>
          <w:rFonts w:ascii="Times New Roman" w:hAnsi="Times New Roman" w:cs="Times New Roman"/>
          <w:sz w:val="24"/>
          <w:szCs w:val="24"/>
          <w:lang w:val="ro-RO"/>
        </w:rPr>
        <w:t xml:space="preserve"> mai mult o abordare terapeutică sau o paradigmă de gândire și practic</w:t>
      </w:r>
      <w:r w:rsidR="00532292" w:rsidRPr="00147822">
        <w:rPr>
          <w:rFonts w:ascii="Times New Roman" w:hAnsi="Times New Roman" w:cs="Times New Roman"/>
          <w:sz w:val="24"/>
          <w:szCs w:val="24"/>
          <w:lang w:val="ro-RO"/>
        </w:rPr>
        <w:t>ă</w:t>
      </w:r>
      <w:r w:rsidR="00E237B5" w:rsidRPr="00147822">
        <w:rPr>
          <w:rFonts w:ascii="Times New Roman" w:hAnsi="Times New Roman" w:cs="Times New Roman"/>
          <w:sz w:val="24"/>
          <w:szCs w:val="24"/>
          <w:lang w:val="ro-RO"/>
        </w:rPr>
        <w:t xml:space="preserve"> </w:t>
      </w:r>
      <w:r w:rsidR="00657F7A" w:rsidRPr="00147822">
        <w:rPr>
          <w:rFonts w:ascii="Times New Roman" w:hAnsi="Times New Roman" w:cs="Times New Roman"/>
          <w:sz w:val="24"/>
          <w:szCs w:val="24"/>
          <w:lang w:val="ro-RO"/>
        </w:rPr>
        <w:fldChar w:fldCharType="begin"/>
      </w:r>
      <w:r w:rsidR="00657F7A" w:rsidRPr="00147822">
        <w:rPr>
          <w:rFonts w:ascii="Times New Roman" w:hAnsi="Times New Roman" w:cs="Times New Roman"/>
          <w:sz w:val="24"/>
          <w:szCs w:val="24"/>
          <w:lang w:val="ro-RO"/>
        </w:rPr>
        <w:instrText xml:space="preserve"> ADDIN ZOTERO_ITEM CSL_CITATION {"citationID":"WLDTUk0g","properties":{"formattedCitation":"(O\\uc0\\u8217{}Shaughnessy &amp; Speir, 2018)","plainCitation":"(O’Shaughnessy &amp; Speir, 2018)","noteIndex":0},"citationItems":[{"id":437,"uris":["http://zotero.org/users/local/iTLrF09e/items/ALQBGNJ4"],"uri":["http://zotero.org/users/local/iTLrF09e/items/ALQBGNJ4"],"itemData":{"id":437,"type":"article-journal","abstract":"In the four decades since the American Psychiatric Association removed homosexuality from the list of mental disorders, there has been a gradual shift from antigay sentiment amongst the majority of mental health clinicians to a more tolerant and then affirming approach to treatment with lesbian, gay, bisexual, and queer (LGBQ) individuals (Johnson, 2012; Reference Masked). Alongside this evolution in treatment perspective, there has been a growing emphasis on the importance of utilizing evidence-based practices in clinical work (American Psychological Association Presidential Task Force on Evidence-Based Practice, 2006). Despite these shifts, there is still limited literature regarding what constitutes effective psychotherapy with LGBQ clients. This paper presents the results of a mixed-methods systematic synthesis of 49 empirical studies published between 2000-2015 on effective therapeutic interventions with LGBQ clients. We synthesize this growing literature base to provide insight into the status of the field and guidance for clinical application and future research directions.","container-title":"Psychology of Sexual Orientation and Gender Diversity","DOI":"10.1037/sgd0000259","ISSN":"2329-0390, 2329-0382","issue":"1","journalAbbreviation":"Psychology of Sexual Orientation and Gender Diversity","language":"en","page":"82-98","source":"DOI.org (Crossref)","title":"The state of LGBQ affirmative therapy clinical research: A mixed-methods systematic synthesis.","title-short":"The state of LGBQ affirmative therapy clinical research","volume":"5","author":[{"family":"O'Shaughnessy","given":"Tiffany"},{"family":"Speir","given":"Zachary"}],"issued":{"date-parts":[["2018",3]]}}}],"schema":"https://github.com/citation-style-language/schema/raw/master/csl-citation.json"} </w:instrText>
      </w:r>
      <w:r w:rsidR="00657F7A" w:rsidRPr="00147822">
        <w:rPr>
          <w:rFonts w:ascii="Times New Roman" w:hAnsi="Times New Roman" w:cs="Times New Roman"/>
          <w:sz w:val="24"/>
          <w:szCs w:val="24"/>
          <w:lang w:val="ro-RO"/>
        </w:rPr>
        <w:fldChar w:fldCharType="separate"/>
      </w:r>
      <w:r w:rsidR="00657F7A" w:rsidRPr="00147822">
        <w:rPr>
          <w:rFonts w:ascii="Times New Roman" w:hAnsi="Times New Roman" w:cs="Times New Roman"/>
          <w:sz w:val="24"/>
          <w:szCs w:val="24"/>
          <w:lang w:val="ro-RO"/>
        </w:rPr>
        <w:t>(</w:t>
      </w:r>
      <w:r w:rsidR="0053597F" w:rsidRPr="00147822">
        <w:rPr>
          <w:rFonts w:ascii="Times New Roman" w:hAnsi="Times New Roman" w:cs="Times New Roman"/>
          <w:sz w:val="24"/>
          <w:szCs w:val="24"/>
          <w:lang w:val="ro-RO"/>
        </w:rPr>
        <w:t>Johnson, 2012</w:t>
      </w:r>
      <w:r w:rsidR="00CB21A9" w:rsidRPr="00147822">
        <w:rPr>
          <w:rFonts w:ascii="Times New Roman" w:hAnsi="Times New Roman" w:cs="Times New Roman"/>
          <w:sz w:val="24"/>
          <w:szCs w:val="24"/>
          <w:lang w:val="ro-RO"/>
        </w:rPr>
        <w:t>;</w:t>
      </w:r>
      <w:r w:rsidR="00657F7A" w:rsidRPr="00147822">
        <w:rPr>
          <w:rFonts w:ascii="Times New Roman" w:hAnsi="Times New Roman" w:cs="Times New Roman"/>
          <w:sz w:val="24"/>
          <w:szCs w:val="24"/>
          <w:lang w:val="ro-RO"/>
        </w:rPr>
        <w:t xml:space="preserve"> Grzanka &amp; Miles, 2016</w:t>
      </w:r>
      <w:r w:rsidR="00CB21A9" w:rsidRPr="00147822">
        <w:rPr>
          <w:rFonts w:ascii="Times New Roman" w:hAnsi="Times New Roman" w:cs="Times New Roman"/>
          <w:sz w:val="24"/>
          <w:szCs w:val="24"/>
          <w:lang w:val="ro-RO"/>
        </w:rPr>
        <w:t>;</w:t>
      </w:r>
      <w:r w:rsidR="0053597F" w:rsidRPr="00147822">
        <w:rPr>
          <w:rFonts w:ascii="Times New Roman" w:hAnsi="Times New Roman" w:cs="Times New Roman"/>
          <w:sz w:val="24"/>
          <w:szCs w:val="24"/>
          <w:lang w:val="ro-RO"/>
        </w:rPr>
        <w:t xml:space="preserve"> Pachankis, 2018;</w:t>
      </w:r>
      <w:r w:rsidR="00CB21A9" w:rsidRPr="00147822">
        <w:rPr>
          <w:rFonts w:ascii="Times New Roman" w:hAnsi="Times New Roman" w:cs="Times New Roman"/>
          <w:sz w:val="24"/>
          <w:szCs w:val="24"/>
          <w:lang w:val="ro-RO"/>
        </w:rPr>
        <w:t xml:space="preserve"> </w:t>
      </w:r>
      <w:r w:rsidR="0053597F" w:rsidRPr="00147822">
        <w:rPr>
          <w:rFonts w:ascii="Times New Roman" w:hAnsi="Times New Roman" w:cs="Times New Roman"/>
          <w:sz w:val="24"/>
          <w:szCs w:val="24"/>
          <w:lang w:val="ro-RO"/>
        </w:rPr>
        <w:t>O’Shaughnessy &amp; Speir</w:t>
      </w:r>
      <w:r w:rsidR="00CB21A9" w:rsidRPr="00147822">
        <w:rPr>
          <w:rFonts w:ascii="Times New Roman" w:hAnsi="Times New Roman" w:cs="Times New Roman"/>
          <w:sz w:val="24"/>
          <w:szCs w:val="24"/>
          <w:lang w:val="ro-RO"/>
        </w:rPr>
        <w:t>, 201</w:t>
      </w:r>
      <w:r w:rsidR="0053597F" w:rsidRPr="00147822">
        <w:rPr>
          <w:rFonts w:ascii="Times New Roman" w:hAnsi="Times New Roman" w:cs="Times New Roman"/>
          <w:sz w:val="24"/>
          <w:szCs w:val="24"/>
          <w:lang w:val="ro-RO"/>
        </w:rPr>
        <w:t>8</w:t>
      </w:r>
      <w:r w:rsidR="00657F7A" w:rsidRPr="00147822">
        <w:rPr>
          <w:rFonts w:ascii="Times New Roman" w:hAnsi="Times New Roman" w:cs="Times New Roman"/>
          <w:sz w:val="24"/>
          <w:szCs w:val="24"/>
          <w:lang w:val="ro-RO"/>
        </w:rPr>
        <w:t>)</w:t>
      </w:r>
      <w:r w:rsidR="00657F7A" w:rsidRPr="00147822">
        <w:rPr>
          <w:rFonts w:ascii="Times New Roman" w:hAnsi="Times New Roman" w:cs="Times New Roman"/>
          <w:sz w:val="24"/>
          <w:szCs w:val="24"/>
          <w:lang w:val="ro-RO"/>
        </w:rPr>
        <w:fldChar w:fldCharType="end"/>
      </w:r>
      <w:r w:rsidR="00224522" w:rsidRPr="00147822">
        <w:rPr>
          <w:rFonts w:ascii="Times New Roman" w:hAnsi="Times New Roman" w:cs="Times New Roman"/>
          <w:sz w:val="24"/>
          <w:szCs w:val="24"/>
          <w:lang w:val="ro-RO"/>
        </w:rPr>
        <w:t xml:space="preserve">. </w:t>
      </w:r>
      <w:r w:rsidR="00657F7A" w:rsidRPr="00147822">
        <w:rPr>
          <w:rFonts w:ascii="Times New Roman" w:hAnsi="Times New Roman" w:cs="Times New Roman"/>
          <w:sz w:val="24"/>
          <w:szCs w:val="24"/>
          <w:lang w:val="ro-RO"/>
        </w:rPr>
        <w:t>Acestei conceptualizări</w:t>
      </w:r>
      <w:r w:rsidR="00E237B5" w:rsidRPr="00147822">
        <w:rPr>
          <w:rFonts w:ascii="Times New Roman" w:hAnsi="Times New Roman" w:cs="Times New Roman"/>
          <w:sz w:val="24"/>
          <w:szCs w:val="24"/>
          <w:lang w:val="ro-RO"/>
        </w:rPr>
        <w:t xml:space="preserve"> i</w:t>
      </w:r>
      <w:r w:rsidR="00657F7A" w:rsidRPr="00147822">
        <w:rPr>
          <w:rFonts w:ascii="Times New Roman" w:hAnsi="Times New Roman" w:cs="Times New Roman"/>
          <w:sz w:val="24"/>
          <w:szCs w:val="24"/>
          <w:lang w:val="ro-RO"/>
        </w:rPr>
        <w:t xml:space="preserve"> se aliniază și un studiu calitativ care a ales să analizeze o serie de video-uri ce au ca subiect educația psihoterapeuților cu privire la problemele specifice persoanelor LGBT</w:t>
      </w:r>
      <w:r w:rsidR="009F08B1" w:rsidRPr="00147822">
        <w:rPr>
          <w:rFonts w:ascii="Times New Roman" w:hAnsi="Times New Roman" w:cs="Times New Roman"/>
          <w:sz w:val="24"/>
          <w:szCs w:val="24"/>
          <w:lang w:val="ro-RO"/>
        </w:rPr>
        <w:t>Q</w:t>
      </w:r>
      <w:r w:rsidR="00657F7A" w:rsidRPr="00147822">
        <w:rPr>
          <w:rFonts w:ascii="Times New Roman" w:hAnsi="Times New Roman" w:cs="Times New Roman"/>
          <w:sz w:val="24"/>
          <w:szCs w:val="24"/>
          <w:lang w:val="ro-RO"/>
        </w:rPr>
        <w:t xml:space="preserve"> </w:t>
      </w:r>
      <w:r w:rsidR="00657F7A" w:rsidRPr="00147822">
        <w:rPr>
          <w:rFonts w:ascii="Times New Roman" w:hAnsi="Times New Roman" w:cs="Times New Roman"/>
          <w:sz w:val="24"/>
          <w:szCs w:val="24"/>
          <w:lang w:val="ro-RO"/>
        </w:rPr>
        <w:fldChar w:fldCharType="begin"/>
      </w:r>
      <w:r w:rsidR="00657F7A" w:rsidRPr="00147822">
        <w:rPr>
          <w:rFonts w:ascii="Times New Roman" w:hAnsi="Times New Roman" w:cs="Times New Roman"/>
          <w:sz w:val="24"/>
          <w:szCs w:val="24"/>
          <w:lang w:val="ro-RO"/>
        </w:rPr>
        <w:instrText xml:space="preserve"> ADDIN ZOTERO_ITEM CSL_CITATION {"citationID":"EgNe7CVe","properties":{"formattedCitation":"(Grzanka &amp; Miles, 2016)","plainCitation":"(Grzanka &amp; Miles, 2016)","noteIndex":0},"citationItems":[{"id":436,"uris":["http://zotero.org/users/local/iTLrF09e/items/TG2ZHBP7"],"uri":["http://zotero.org/users/local/iTLrF09e/items/TG2ZHBP7"],"itemData":{"id":436,"type":"article-journal","abstract":"Since the declassification of homosexuality as a mental illness in 1973, psychology has transformed the way it approaches sexual orientation and gender identity issues in scientific research and clinical practice. The paradigmatic shift from psychopathology to identity has corresponded with the introduction of BLGBT affirmative therapy,^ which suggests that therapists should affirm clients’ sexual orientations rather than reinforce sexual minorities’ experiences of stigma and marginalization. This qualitative study used a subset of psychotherapy training videos about LGBT issues to explore the form of content of LGBT affirmative therapy in the context of increased attention to identity and multiculturalism in applied psychology. The videos suggest that multiculturally competent therapists should understand sexuality and gender issues in terms of what psychologists call Bmultiple^ or Bintersecting^ identities, namely race and ethnicity. While the multicultural turn in psychotherapy may signal a transformation in mental health service provision, our analysis questions whether these videos may unintentionally reflect a neoliberal logic of inclusion that obscures the structural dimensions of social inequality. We suggest that the uptake of intersectionality-like identitarian discourse in psychotherapy in particular offers opportunities for challenging and reinforcing neoliberalism.","container-title":"Sexuality Research and Social Policy","DOI":"10.1007/s13178-016-0240-2","ISSN":"1868-9884, 1553-6610","issue":"4","journalAbbreviation":"Sex Res Soc Policy","language":"en","page":"371-389","source":"DOI.org (Crossref)","title":"The Problem with the Phrase “Intersecting Identities”: LGBT Affirmative Therapy, Intersectionality, and Neoliberalism","title-short":"The Problem with the Phrase “Intersecting Identities”","volume":"13","author":[{"family":"Grzanka","given":"Patrick R."},{"family":"Miles","given":"Joseph R."}],"issued":{"date-parts":[["2016",12]]}}}],"schema":"https://github.com/citation-style-language/schema/raw/master/csl-citation.json"} </w:instrText>
      </w:r>
      <w:r w:rsidR="00657F7A" w:rsidRPr="00147822">
        <w:rPr>
          <w:rFonts w:ascii="Times New Roman" w:hAnsi="Times New Roman" w:cs="Times New Roman"/>
          <w:sz w:val="24"/>
          <w:szCs w:val="24"/>
          <w:lang w:val="ro-RO"/>
        </w:rPr>
        <w:fldChar w:fldCharType="separate"/>
      </w:r>
      <w:r w:rsidR="00657F7A" w:rsidRPr="00147822">
        <w:rPr>
          <w:rFonts w:ascii="Times New Roman" w:hAnsi="Times New Roman" w:cs="Times New Roman"/>
          <w:sz w:val="24"/>
          <w:lang w:val="ro-RO"/>
        </w:rPr>
        <w:t>(Grzanka &amp; Miles, 2016)</w:t>
      </w:r>
      <w:r w:rsidR="00657F7A" w:rsidRPr="00147822">
        <w:rPr>
          <w:rFonts w:ascii="Times New Roman" w:hAnsi="Times New Roman" w:cs="Times New Roman"/>
          <w:sz w:val="24"/>
          <w:szCs w:val="24"/>
          <w:lang w:val="ro-RO"/>
        </w:rPr>
        <w:fldChar w:fldCharType="end"/>
      </w:r>
      <w:r w:rsidR="00657F7A" w:rsidRPr="00147822">
        <w:rPr>
          <w:rFonts w:ascii="Times New Roman" w:hAnsi="Times New Roman" w:cs="Times New Roman"/>
          <w:sz w:val="24"/>
          <w:szCs w:val="24"/>
          <w:lang w:val="ro-RO"/>
        </w:rPr>
        <w:t>. În urma sa, cercetătorii au afirmat faptul că terapia afirmativă nu este o practică nouă, ci o competență deținut</w:t>
      </w:r>
      <w:r w:rsidR="000462C8" w:rsidRPr="00147822">
        <w:rPr>
          <w:rFonts w:ascii="Times New Roman" w:hAnsi="Times New Roman" w:cs="Times New Roman"/>
          <w:sz w:val="24"/>
          <w:szCs w:val="24"/>
          <w:lang w:val="ro-RO"/>
        </w:rPr>
        <w:t>ă</w:t>
      </w:r>
      <w:r w:rsidR="00657F7A" w:rsidRPr="00147822">
        <w:rPr>
          <w:rFonts w:ascii="Times New Roman" w:hAnsi="Times New Roman" w:cs="Times New Roman"/>
          <w:sz w:val="24"/>
          <w:szCs w:val="24"/>
          <w:lang w:val="ro-RO"/>
        </w:rPr>
        <w:t xml:space="preserve"> de terapeuți, </w:t>
      </w:r>
      <w:r w:rsidR="00E237B5" w:rsidRPr="00147822">
        <w:rPr>
          <w:rFonts w:ascii="Times New Roman" w:hAnsi="Times New Roman" w:cs="Times New Roman"/>
          <w:sz w:val="24"/>
          <w:szCs w:val="24"/>
          <w:lang w:val="ro-RO"/>
        </w:rPr>
        <w:t xml:space="preserve">comparând-o cu o schimbare de paradigmă </w:t>
      </w:r>
      <w:r w:rsidR="00E237B5" w:rsidRPr="00147822">
        <w:rPr>
          <w:rFonts w:ascii="Times New Roman" w:hAnsi="Times New Roman" w:cs="Times New Roman"/>
          <w:sz w:val="24"/>
          <w:szCs w:val="24"/>
          <w:lang w:val="ro-RO"/>
        </w:rPr>
        <w:fldChar w:fldCharType="begin"/>
      </w:r>
      <w:r w:rsidR="00E237B5" w:rsidRPr="00147822">
        <w:rPr>
          <w:rFonts w:ascii="Times New Roman" w:hAnsi="Times New Roman" w:cs="Times New Roman"/>
          <w:sz w:val="24"/>
          <w:szCs w:val="24"/>
          <w:lang w:val="ro-RO"/>
        </w:rPr>
        <w:instrText xml:space="preserve"> ADDIN ZOTERO_ITEM CSL_CITATION {"citationID":"J1ttdZ7P","properties":{"formattedCitation":"(Grzanka &amp; Miles, 2016)","plainCitation":"(Grzanka &amp; Miles, 2016)","noteIndex":0},"citationItems":[{"id":436,"uris":["http://zotero.org/users/local/iTLrF09e/items/TG2ZHBP7"],"uri":["http://zotero.org/users/local/iTLrF09e/items/TG2ZHBP7"],"itemData":{"id":436,"type":"article-journal","abstract":"Since the declassification of homosexuality as a mental illness in 1973, psychology has transformed the way it approaches sexual orientation and gender identity issues in scientific research and clinical practice. The paradigmatic shift from psychopathology to identity has corresponded with the introduction of BLGBT affirmative therapy,^ which suggests that therapists should affirm clients’ sexual orientations rather than reinforce sexual minorities’ experiences of stigma and marginalization. This qualitative study used a subset of psychotherapy training videos about LGBT issues to explore the form of content of LGBT affirmative therapy in the context of increased attention to identity and multiculturalism in applied psychology. The videos suggest that multiculturally competent therapists should understand sexuality and gender issues in terms of what psychologists call Bmultiple^ or Bintersecting^ identities, namely race and ethnicity. While the multicultural turn in psychotherapy may signal a transformation in mental health service provision, our analysis questions whether these videos may unintentionally reflect a neoliberal logic of inclusion that obscures the structural dimensions of social inequality. We suggest that the uptake of intersectionality-like identitarian discourse in psychotherapy in particular offers opportunities for challenging and reinforcing neoliberalism.","container-title":"Sexuality Research and Social Policy","DOI":"10.1007/s13178-016-0240-2","ISSN":"1868-9884, 1553-6610","issue":"4","journalAbbreviation":"Sex Res Soc Policy","language":"en","page":"371-389","source":"DOI.org (Crossref)","title":"The Problem with the Phrase “Intersecting Identities”: LGBT Affirmative Therapy, Intersectionality, and Neoliberalism","title-short":"The Problem with the Phrase “Intersecting Identities”","volume":"13","author":[{"family":"Grzanka","given":"Patrick R."},{"family":"Miles","given":"Joseph R."}],"issued":{"date-parts":[["2016",12]]}}}],"schema":"https://github.com/citation-style-language/schema/raw/master/csl-citation.json"} </w:instrText>
      </w:r>
      <w:r w:rsidR="00E237B5" w:rsidRPr="00147822">
        <w:rPr>
          <w:rFonts w:ascii="Times New Roman" w:hAnsi="Times New Roman" w:cs="Times New Roman"/>
          <w:sz w:val="24"/>
          <w:szCs w:val="24"/>
          <w:lang w:val="ro-RO"/>
        </w:rPr>
        <w:fldChar w:fldCharType="separate"/>
      </w:r>
      <w:r w:rsidR="00E237B5" w:rsidRPr="00147822">
        <w:rPr>
          <w:rFonts w:ascii="Times New Roman" w:hAnsi="Times New Roman" w:cs="Times New Roman"/>
          <w:sz w:val="24"/>
          <w:lang w:val="ro-RO"/>
        </w:rPr>
        <w:t>(Grzanka &amp; Miles, 2016)</w:t>
      </w:r>
      <w:r w:rsidR="00E237B5" w:rsidRPr="00147822">
        <w:rPr>
          <w:rFonts w:ascii="Times New Roman" w:hAnsi="Times New Roman" w:cs="Times New Roman"/>
          <w:sz w:val="24"/>
          <w:szCs w:val="24"/>
          <w:lang w:val="ro-RO"/>
        </w:rPr>
        <w:fldChar w:fldCharType="end"/>
      </w:r>
      <w:r w:rsidR="00E237B5" w:rsidRPr="00147822">
        <w:rPr>
          <w:rFonts w:ascii="Times New Roman" w:hAnsi="Times New Roman" w:cs="Times New Roman"/>
          <w:sz w:val="24"/>
          <w:szCs w:val="24"/>
          <w:lang w:val="ro-RO"/>
        </w:rPr>
        <w:t>.</w:t>
      </w:r>
      <w:r w:rsidR="00657F7A" w:rsidRPr="00147822">
        <w:rPr>
          <w:rFonts w:ascii="Times New Roman" w:hAnsi="Times New Roman" w:cs="Times New Roman"/>
          <w:sz w:val="24"/>
          <w:szCs w:val="24"/>
          <w:lang w:val="ro-RO"/>
        </w:rPr>
        <w:t xml:space="preserve"> </w:t>
      </w:r>
      <w:r w:rsidR="00224522" w:rsidRPr="00147822">
        <w:rPr>
          <w:rFonts w:ascii="Times New Roman" w:hAnsi="Times New Roman" w:cs="Times New Roman"/>
          <w:sz w:val="24"/>
          <w:szCs w:val="24"/>
          <w:lang w:val="ro-RO"/>
        </w:rPr>
        <w:t>Totuși,</w:t>
      </w:r>
      <w:r w:rsidR="00532292" w:rsidRPr="00147822">
        <w:rPr>
          <w:rFonts w:ascii="Times New Roman" w:hAnsi="Times New Roman" w:cs="Times New Roman"/>
          <w:sz w:val="24"/>
          <w:szCs w:val="24"/>
          <w:lang w:val="ro-RO"/>
        </w:rPr>
        <w:t xml:space="preserve"> O`Shaughnessy și Speir (201</w:t>
      </w:r>
      <w:r w:rsidR="00940753" w:rsidRPr="00147822">
        <w:rPr>
          <w:rFonts w:ascii="Times New Roman" w:hAnsi="Times New Roman" w:cs="Times New Roman"/>
          <w:sz w:val="24"/>
          <w:szCs w:val="24"/>
          <w:lang w:val="ro-RO"/>
        </w:rPr>
        <w:t>8</w:t>
      </w:r>
      <w:r w:rsidR="00532292" w:rsidRPr="00147822">
        <w:rPr>
          <w:rFonts w:ascii="Times New Roman" w:hAnsi="Times New Roman" w:cs="Times New Roman"/>
          <w:sz w:val="24"/>
          <w:szCs w:val="24"/>
          <w:lang w:val="ro-RO"/>
        </w:rPr>
        <w:t xml:space="preserve">) aleg să definească abordarea terapeutică afirmativă drept o terapie </w:t>
      </w:r>
      <w:r w:rsidR="00B01BAB" w:rsidRPr="00147822">
        <w:rPr>
          <w:rFonts w:ascii="Times New Roman" w:hAnsi="Times New Roman" w:cs="Times New Roman"/>
          <w:sz w:val="24"/>
          <w:szCs w:val="24"/>
          <w:lang w:val="ro-RO"/>
        </w:rPr>
        <w:t xml:space="preserve">specifică </w:t>
      </w:r>
      <w:r w:rsidR="00532292" w:rsidRPr="00147822">
        <w:rPr>
          <w:rFonts w:ascii="Times New Roman" w:hAnsi="Times New Roman" w:cs="Times New Roman"/>
          <w:sz w:val="24"/>
          <w:szCs w:val="24"/>
          <w:lang w:val="ro-RO"/>
        </w:rPr>
        <w:t>care este relevantă din punct de vedere cultural, abordând problemele specifice cu care se confruntă membrii comunității LGBT</w:t>
      </w:r>
      <w:r w:rsidR="009F08B1" w:rsidRPr="00147822">
        <w:rPr>
          <w:rFonts w:ascii="Times New Roman" w:hAnsi="Times New Roman" w:cs="Times New Roman"/>
          <w:sz w:val="24"/>
          <w:szCs w:val="24"/>
          <w:lang w:val="ro-RO"/>
        </w:rPr>
        <w:t>Q</w:t>
      </w:r>
      <w:r w:rsidR="00532292" w:rsidRPr="00147822">
        <w:rPr>
          <w:rFonts w:ascii="Times New Roman" w:hAnsi="Times New Roman" w:cs="Times New Roman"/>
          <w:sz w:val="24"/>
          <w:szCs w:val="24"/>
          <w:lang w:val="ro-RO"/>
        </w:rPr>
        <w:t xml:space="preserve">, având ca scopuri pe lângă altele îmbunătățirea rezilienței și construirea unui simț comunitar. </w:t>
      </w:r>
    </w:p>
    <w:p w14:paraId="414E0DC6" w14:textId="0F85F3BD" w:rsidR="00E75288" w:rsidRPr="00147822" w:rsidRDefault="00E237B5"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lastRenderedPageBreak/>
        <w:t>O problemă ce se poate observa din studiul literaturii de specialitate cu privire la psihoterapia afirmativă în cazul persoanelor LGBT este lipsa unei conceptualizări clare, a unei teorii generale sau a unui framework de lucru</w:t>
      </w:r>
      <w:r w:rsidR="000462C8" w:rsidRPr="00147822">
        <w:rPr>
          <w:rFonts w:ascii="Times New Roman" w:hAnsi="Times New Roman" w:cs="Times New Roman"/>
          <w:sz w:val="24"/>
          <w:szCs w:val="24"/>
          <w:lang w:val="ro-RO"/>
        </w:rPr>
        <w:t xml:space="preserve"> general acceptat</w:t>
      </w:r>
      <w:r w:rsidRPr="00147822">
        <w:rPr>
          <w:rFonts w:ascii="Times New Roman" w:hAnsi="Times New Roman" w:cs="Times New Roman"/>
          <w:sz w:val="24"/>
          <w:szCs w:val="24"/>
          <w:lang w:val="ro-RO"/>
        </w:rPr>
        <w:t xml:space="preserve">. Tocmai de aceea, practica din această perspectivă afirmativă nu poate fi clar delimitată </w:t>
      </w:r>
      <w:r w:rsidR="00CB21A9" w:rsidRPr="00147822">
        <w:rPr>
          <w:rFonts w:ascii="Times New Roman" w:hAnsi="Times New Roman" w:cs="Times New Roman"/>
          <w:sz w:val="24"/>
          <w:szCs w:val="24"/>
          <w:lang w:val="ro-RO"/>
        </w:rPr>
        <w:fldChar w:fldCharType="begin"/>
      </w:r>
      <w:r w:rsidR="00CB21A9" w:rsidRPr="00147822">
        <w:rPr>
          <w:rFonts w:ascii="Times New Roman" w:hAnsi="Times New Roman" w:cs="Times New Roman"/>
          <w:sz w:val="24"/>
          <w:szCs w:val="24"/>
          <w:lang w:val="ro-RO"/>
        </w:rPr>
        <w:instrText xml:space="preserve"> ADDIN ZOTERO_ITEM CSL_CITATION {"citationID":"4xgs65bP","properties":{"formattedCitation":"(Johnson, 2012)","plainCitation":"(Johnson, 2012)","noteIndex":0},"citationItems":[{"id":438,"uris":["http://zotero.org/users/local/iTLrF09e/items/8ZHLDE52"],"uri":["http://zotero.org/users/local/iTLrF09e/items/8ZHLDE52"],"itemData":{"id":438,"type":"article-journal","container-title":"American Journal of Orthopsychiatry","DOI":"10.1111/j.1939-0025.2012.01180.x","ISSN":"1939-0025, 0002-9432","issue":"4","journalAbbreviation":"American Journal of Orthopsychiatry","language":"en","page":"516-522","source":"DOI.org (Crossref)","title":"Gay affirmative psychotherapy with lesbian, gay, and bisexual individuals: Implications for contemporary psychotherapy research.","title-short":"Gay affirmative psychotherapy with lesbian, gay, and bisexual individuals","volume":"82","author":[{"family":"Johnson","given":"Steven D."}],"issued":{"date-parts":[["2012"]]}}}],"schema":"https://github.com/citation-style-language/schema/raw/master/csl-citation.json"} </w:instrText>
      </w:r>
      <w:r w:rsidR="00CB21A9" w:rsidRPr="00147822">
        <w:rPr>
          <w:rFonts w:ascii="Times New Roman" w:hAnsi="Times New Roman" w:cs="Times New Roman"/>
          <w:sz w:val="24"/>
          <w:szCs w:val="24"/>
          <w:lang w:val="ro-RO"/>
        </w:rPr>
        <w:fldChar w:fldCharType="separate"/>
      </w:r>
      <w:r w:rsidR="00CB21A9" w:rsidRPr="00147822">
        <w:rPr>
          <w:rFonts w:ascii="Times New Roman" w:hAnsi="Times New Roman" w:cs="Times New Roman"/>
          <w:sz w:val="24"/>
          <w:lang w:val="ro-RO"/>
        </w:rPr>
        <w:t>(Johnson, 2012)</w:t>
      </w:r>
      <w:r w:rsidR="00CB21A9" w:rsidRPr="00147822">
        <w:rPr>
          <w:rFonts w:ascii="Times New Roman" w:hAnsi="Times New Roman" w:cs="Times New Roman"/>
          <w:sz w:val="24"/>
          <w:szCs w:val="24"/>
          <w:lang w:val="ro-RO"/>
        </w:rPr>
        <w:fldChar w:fldCharType="end"/>
      </w:r>
      <w:r w:rsidR="00CB21A9" w:rsidRPr="00147822">
        <w:rPr>
          <w:rFonts w:ascii="Times New Roman" w:hAnsi="Times New Roman" w:cs="Times New Roman"/>
          <w:sz w:val="24"/>
          <w:szCs w:val="24"/>
          <w:lang w:val="ro-RO"/>
        </w:rPr>
        <w:t>.</w:t>
      </w:r>
      <w:r w:rsidR="00B01BAB" w:rsidRPr="00147822">
        <w:rPr>
          <w:rFonts w:ascii="Times New Roman" w:hAnsi="Times New Roman" w:cs="Times New Roman"/>
          <w:sz w:val="24"/>
          <w:szCs w:val="24"/>
          <w:lang w:val="ro-RO"/>
        </w:rPr>
        <w:t xml:space="preserve"> </w:t>
      </w:r>
      <w:r w:rsidR="005F17EA" w:rsidRPr="00147822">
        <w:rPr>
          <w:rFonts w:ascii="Times New Roman" w:hAnsi="Times New Roman" w:cs="Times New Roman"/>
          <w:sz w:val="24"/>
          <w:szCs w:val="24"/>
          <w:lang w:val="ro-RO"/>
        </w:rPr>
        <w:t>În review-ul său, Johnson (2012) face trimitere la definiția dată de Perez în raport cu psihoterapia afirmativă în cazul persoanelor LGBT</w:t>
      </w:r>
      <w:r w:rsidR="009F08B1" w:rsidRPr="00147822">
        <w:rPr>
          <w:rFonts w:ascii="Times New Roman" w:hAnsi="Times New Roman" w:cs="Times New Roman"/>
          <w:sz w:val="24"/>
          <w:szCs w:val="24"/>
          <w:lang w:val="ro-RO"/>
        </w:rPr>
        <w:t>Q</w:t>
      </w:r>
      <w:r w:rsidR="00A37D22">
        <w:rPr>
          <w:rFonts w:ascii="Times New Roman" w:hAnsi="Times New Roman" w:cs="Times New Roman"/>
          <w:sz w:val="24"/>
          <w:szCs w:val="24"/>
          <w:lang w:val="ro-RO"/>
        </w:rPr>
        <w:t>,</w:t>
      </w:r>
      <w:r w:rsidR="005F17EA" w:rsidRPr="00147822">
        <w:rPr>
          <w:rFonts w:ascii="Times New Roman" w:hAnsi="Times New Roman" w:cs="Times New Roman"/>
          <w:sz w:val="24"/>
          <w:szCs w:val="24"/>
          <w:lang w:val="ro-RO"/>
        </w:rPr>
        <w:t xml:space="preserve"> care afirmă că aceasta este o integrare a cunoștințelor terapeutului despre problemele unice ale comunității, despre sine și traducerea acestora în practică. Totuși, Johnson (2012) continuă prin a spune că o asemenea definiție nu îndeplinește criteriile unui framework teoretic care ar trebui pus în practică pentru o populație unică. </w:t>
      </w:r>
      <w:r w:rsidR="00C1646C" w:rsidRPr="00147822">
        <w:rPr>
          <w:rFonts w:ascii="Times New Roman" w:hAnsi="Times New Roman" w:cs="Times New Roman"/>
          <w:sz w:val="24"/>
          <w:szCs w:val="24"/>
          <w:lang w:val="ro-RO"/>
        </w:rPr>
        <w:t xml:space="preserve">În viitor, el consideră că cercetarea ar trebui să se bazeze pe identificarea variabilelor unice comunității și cum experiența de </w:t>
      </w:r>
      <w:r w:rsidR="00C1646C" w:rsidRPr="00147822">
        <w:rPr>
          <w:rFonts w:ascii="Times New Roman" w:hAnsi="Times New Roman" w:cs="Times New Roman"/>
          <w:i/>
          <w:iCs/>
          <w:sz w:val="24"/>
          <w:szCs w:val="24"/>
          <w:lang w:val="ro-RO"/>
        </w:rPr>
        <w:t>coming out</w:t>
      </w:r>
      <w:r w:rsidR="00C1646C" w:rsidRPr="00147822">
        <w:rPr>
          <w:rFonts w:ascii="Times New Roman" w:hAnsi="Times New Roman" w:cs="Times New Roman"/>
          <w:sz w:val="24"/>
          <w:szCs w:val="24"/>
          <w:lang w:val="ro-RO"/>
        </w:rPr>
        <w:t xml:space="preserve"> impactează relația terapeutică, parte </w:t>
      </w:r>
      <w:r w:rsidR="00C96766" w:rsidRPr="00147822">
        <w:rPr>
          <w:rFonts w:ascii="Times New Roman" w:hAnsi="Times New Roman" w:cs="Times New Roman"/>
          <w:sz w:val="24"/>
          <w:szCs w:val="24"/>
          <w:lang w:val="ro-RO"/>
        </w:rPr>
        <w:t xml:space="preserve">esențială în orice proces terapeutic </w:t>
      </w:r>
      <w:r w:rsidR="00C96766" w:rsidRPr="00147822">
        <w:rPr>
          <w:rFonts w:ascii="Times New Roman" w:hAnsi="Times New Roman" w:cs="Times New Roman"/>
          <w:sz w:val="24"/>
          <w:szCs w:val="24"/>
          <w:lang w:val="ro-RO"/>
        </w:rPr>
        <w:fldChar w:fldCharType="begin"/>
      </w:r>
      <w:r w:rsidR="00C96766" w:rsidRPr="00147822">
        <w:rPr>
          <w:rFonts w:ascii="Times New Roman" w:hAnsi="Times New Roman" w:cs="Times New Roman"/>
          <w:sz w:val="24"/>
          <w:szCs w:val="24"/>
          <w:lang w:val="ro-RO"/>
        </w:rPr>
        <w:instrText xml:space="preserve"> ADDIN ZOTERO_ITEM CSL_CITATION {"citationID":"AL5zPZeh","properties":{"formattedCitation":"(Johnson, 2012)","plainCitation":"(Johnson, 2012)","noteIndex":0},"citationItems":[{"id":438,"uris":["http://zotero.org/users/local/iTLrF09e/items/8ZHLDE52"],"uri":["http://zotero.org/users/local/iTLrF09e/items/8ZHLDE52"],"itemData":{"id":438,"type":"article-journal","container-title":"American Journal of Orthopsychiatry","DOI":"10.1111/j.1939-0025.2012.01180.x","ISSN":"1939-0025, 0002-9432","issue":"4","journalAbbreviation":"American Journal of Orthopsychiatry","language":"en","page":"516-522","source":"DOI.org (Crossref)","title":"Gay affirmative psychotherapy with lesbian, gay, and bisexual individuals: Implications for contemporary psychotherapy research.","title-short":"Gay affirmative psychotherapy with lesbian, gay, and bisexual individuals","volume":"82","author":[{"family":"Johnson","given":"Steven D."}],"issued":{"date-parts":[["2012"]]}}}],"schema":"https://github.com/citation-style-language/schema/raw/master/csl-citation.json"} </w:instrText>
      </w:r>
      <w:r w:rsidR="00C96766" w:rsidRPr="00147822">
        <w:rPr>
          <w:rFonts w:ascii="Times New Roman" w:hAnsi="Times New Roman" w:cs="Times New Roman"/>
          <w:sz w:val="24"/>
          <w:szCs w:val="24"/>
          <w:lang w:val="ro-RO"/>
        </w:rPr>
        <w:fldChar w:fldCharType="separate"/>
      </w:r>
      <w:r w:rsidR="00C96766" w:rsidRPr="00147822">
        <w:rPr>
          <w:rFonts w:ascii="Times New Roman" w:hAnsi="Times New Roman" w:cs="Times New Roman"/>
          <w:sz w:val="24"/>
          <w:lang w:val="ro-RO"/>
        </w:rPr>
        <w:t>(Johnson, 2012)</w:t>
      </w:r>
      <w:r w:rsidR="00C96766" w:rsidRPr="00147822">
        <w:rPr>
          <w:rFonts w:ascii="Times New Roman" w:hAnsi="Times New Roman" w:cs="Times New Roman"/>
          <w:sz w:val="24"/>
          <w:szCs w:val="24"/>
          <w:lang w:val="ro-RO"/>
        </w:rPr>
        <w:fldChar w:fldCharType="end"/>
      </w:r>
      <w:r w:rsidR="00C96766" w:rsidRPr="00147822">
        <w:rPr>
          <w:rFonts w:ascii="Times New Roman" w:hAnsi="Times New Roman" w:cs="Times New Roman"/>
          <w:sz w:val="24"/>
          <w:szCs w:val="24"/>
          <w:lang w:val="ro-RO"/>
        </w:rPr>
        <w:t>.</w:t>
      </w:r>
      <w:r w:rsidR="005F17EA" w:rsidRPr="00147822">
        <w:rPr>
          <w:rFonts w:ascii="Times New Roman" w:hAnsi="Times New Roman" w:cs="Times New Roman"/>
          <w:sz w:val="24"/>
          <w:szCs w:val="24"/>
          <w:lang w:val="ro-RO"/>
        </w:rPr>
        <w:t xml:space="preserve"> </w:t>
      </w:r>
      <w:r w:rsidR="00544193" w:rsidRPr="00147822">
        <w:rPr>
          <w:rFonts w:ascii="Times New Roman" w:hAnsi="Times New Roman" w:cs="Times New Roman"/>
          <w:sz w:val="24"/>
          <w:szCs w:val="24"/>
          <w:lang w:val="ro-RO"/>
        </w:rPr>
        <w:t>Tot în vederea conceptualizării clare a domeniului vin și Milton, Coyle și Legg (2002), care găsesc o serie de trăsături comune ale terapiei afirmative în urma unei disecții a literaturii de specialitate. Acestea ar fi abilitatea terapeutului de a vedea orientările non-heterosexuale drept normale și firești</w:t>
      </w:r>
      <w:r w:rsidR="00E31BBF" w:rsidRPr="00147822">
        <w:rPr>
          <w:rFonts w:ascii="Times New Roman" w:hAnsi="Times New Roman" w:cs="Times New Roman"/>
          <w:sz w:val="24"/>
          <w:szCs w:val="24"/>
          <w:lang w:val="ro-RO"/>
        </w:rPr>
        <w:t xml:space="preserve"> și</w:t>
      </w:r>
      <w:r w:rsidR="00544193" w:rsidRPr="00147822">
        <w:rPr>
          <w:rFonts w:ascii="Times New Roman" w:hAnsi="Times New Roman" w:cs="Times New Roman"/>
          <w:sz w:val="24"/>
          <w:szCs w:val="24"/>
          <w:lang w:val="ro-RO"/>
        </w:rPr>
        <w:t xml:space="preserve"> credința că problemele cu care se prezintă clienții nu țin neapărat de sexualitatea lor</w:t>
      </w:r>
      <w:r w:rsidR="00E31BBF" w:rsidRPr="00147822">
        <w:rPr>
          <w:rFonts w:ascii="Times New Roman" w:hAnsi="Times New Roman" w:cs="Times New Roman"/>
          <w:sz w:val="24"/>
          <w:szCs w:val="24"/>
          <w:lang w:val="ro-RO"/>
        </w:rPr>
        <w:t xml:space="preserve"> </w:t>
      </w:r>
      <w:r w:rsidR="00E31BBF" w:rsidRPr="00147822">
        <w:rPr>
          <w:rFonts w:ascii="Times New Roman" w:hAnsi="Times New Roman" w:cs="Times New Roman"/>
          <w:sz w:val="24"/>
          <w:szCs w:val="24"/>
          <w:lang w:val="ro-RO"/>
        </w:rPr>
        <w:fldChar w:fldCharType="begin"/>
      </w:r>
      <w:r w:rsidR="00E31BBF" w:rsidRPr="00147822">
        <w:rPr>
          <w:rFonts w:ascii="Times New Roman" w:hAnsi="Times New Roman" w:cs="Times New Roman"/>
          <w:sz w:val="24"/>
          <w:szCs w:val="24"/>
          <w:lang w:val="ro-RO"/>
        </w:rPr>
        <w:instrText xml:space="preserve"> ADDIN ZOTERO_ITEM CSL_CITATION {"citationID":"FDrgOFnR","properties":{"formattedCitation":"(Milton et al., 2002)","plainCitation":"(Milton et al., 2002)","noteIndex":0},"citationItems":[{"id":433,"uris":["http://zotero.org/users/local/iTLrF09e/items/WAELN66H"],"uri":["http://zotero.org/users/local/iTLrF09e/items/WAELN66H"],"itemData":{"id":433,"type":"article-journal","language":"en","page":"44","source":"Zotero","title":"LESBIAN AND GAY AFFIRMATIVE PSYCHOTHERAPY: DEFINING THE DOMAIN","author":[{"family":"Milton","given":"Martin"},{"family":"Coyle","given":"Adrian"},{"family":"Legg","given":"Charles"}],"issued":{"date-parts":[["2002"]]}}}],"schema":"https://github.com/citation-style-language/schema/raw/master/csl-citation.json"} </w:instrText>
      </w:r>
      <w:r w:rsidR="00E31BBF" w:rsidRPr="00147822">
        <w:rPr>
          <w:rFonts w:ascii="Times New Roman" w:hAnsi="Times New Roman" w:cs="Times New Roman"/>
          <w:sz w:val="24"/>
          <w:szCs w:val="24"/>
          <w:lang w:val="ro-RO"/>
        </w:rPr>
        <w:fldChar w:fldCharType="separate"/>
      </w:r>
      <w:r w:rsidR="00E31BBF" w:rsidRPr="00147822">
        <w:rPr>
          <w:rFonts w:ascii="Times New Roman" w:hAnsi="Times New Roman" w:cs="Times New Roman"/>
          <w:sz w:val="24"/>
          <w:lang w:val="ro-RO"/>
        </w:rPr>
        <w:t>(Milton et al., 2002)</w:t>
      </w:r>
      <w:r w:rsidR="00E31BBF" w:rsidRPr="00147822">
        <w:rPr>
          <w:rFonts w:ascii="Times New Roman" w:hAnsi="Times New Roman" w:cs="Times New Roman"/>
          <w:sz w:val="24"/>
          <w:szCs w:val="24"/>
          <w:lang w:val="ro-RO"/>
        </w:rPr>
        <w:fldChar w:fldCharType="end"/>
      </w:r>
      <w:r w:rsidR="00E31BBF" w:rsidRPr="00147822">
        <w:rPr>
          <w:rFonts w:ascii="Times New Roman" w:hAnsi="Times New Roman" w:cs="Times New Roman"/>
          <w:sz w:val="24"/>
          <w:szCs w:val="24"/>
          <w:lang w:val="ro-RO"/>
        </w:rPr>
        <w:t xml:space="preserve">. </w:t>
      </w:r>
      <w:r w:rsidR="009666AA" w:rsidRPr="00147822">
        <w:rPr>
          <w:rFonts w:ascii="Times New Roman" w:hAnsi="Times New Roman" w:cs="Times New Roman"/>
          <w:sz w:val="24"/>
          <w:szCs w:val="24"/>
          <w:lang w:val="ro-RO"/>
        </w:rPr>
        <w:t xml:space="preserve">Lucrarea lor continuă cu o cercetarea calitativă pentru a identifica conceptele relevante în practica terapiei afirmative atât pentru terapeut, cât și pentru client. </w:t>
      </w:r>
      <w:r w:rsidR="004E105B" w:rsidRPr="00147822">
        <w:rPr>
          <w:rFonts w:ascii="Times New Roman" w:hAnsi="Times New Roman" w:cs="Times New Roman"/>
          <w:sz w:val="24"/>
          <w:szCs w:val="24"/>
          <w:lang w:val="ro-RO"/>
        </w:rPr>
        <w:t>U</w:t>
      </w:r>
      <w:r w:rsidR="00D221A6" w:rsidRPr="00147822">
        <w:rPr>
          <w:rFonts w:ascii="Times New Roman" w:hAnsi="Times New Roman" w:cs="Times New Roman"/>
          <w:sz w:val="24"/>
          <w:szCs w:val="24"/>
          <w:lang w:val="ro-RO"/>
        </w:rPr>
        <w:t xml:space="preserve">nele caracteristici găsite se pot aplica în contextul psihoterapiei generale, precum spațiul terapeutic, tensiunile sexuale între cele două părți și rezultatele terapiei </w:t>
      </w:r>
      <w:r w:rsidR="00D221A6" w:rsidRPr="00147822">
        <w:rPr>
          <w:rFonts w:ascii="Times New Roman" w:hAnsi="Times New Roman" w:cs="Times New Roman"/>
          <w:sz w:val="24"/>
          <w:szCs w:val="24"/>
          <w:lang w:val="ro-RO"/>
        </w:rPr>
        <w:fldChar w:fldCharType="begin"/>
      </w:r>
      <w:r w:rsidR="00D221A6" w:rsidRPr="00147822">
        <w:rPr>
          <w:rFonts w:ascii="Times New Roman" w:hAnsi="Times New Roman" w:cs="Times New Roman"/>
          <w:sz w:val="24"/>
          <w:szCs w:val="24"/>
          <w:lang w:val="ro-RO"/>
        </w:rPr>
        <w:instrText xml:space="preserve"> ADDIN ZOTERO_ITEM CSL_CITATION {"citationID":"UMgOyAVQ","properties":{"formattedCitation":"(Milton et al., 2002)","plainCitation":"(Milton et al., 2002)","noteIndex":0},"citationItems":[{"id":433,"uris":["http://zotero.org/users/local/iTLrF09e/items/WAELN66H"],"uri":["http://zotero.org/users/local/iTLrF09e/items/WAELN66H"],"itemData":{"id":433,"type":"article-journal","language":"en","page":"44","source":"Zotero","title":"LESBIAN AND GAY AFFIRMATIVE PSYCHOTHERAPY: DEFINING THE DOMAIN","author":[{"family":"Milton","given":"Martin"},{"family":"Coyle","given":"Adrian"},{"family":"Legg","given":"Charles"}],"issued":{"date-parts":[["2002"]]}}}],"schema":"https://github.com/citation-style-language/schema/raw/master/csl-citation.json"} </w:instrText>
      </w:r>
      <w:r w:rsidR="00D221A6" w:rsidRPr="00147822">
        <w:rPr>
          <w:rFonts w:ascii="Times New Roman" w:hAnsi="Times New Roman" w:cs="Times New Roman"/>
          <w:sz w:val="24"/>
          <w:szCs w:val="24"/>
          <w:lang w:val="ro-RO"/>
        </w:rPr>
        <w:fldChar w:fldCharType="separate"/>
      </w:r>
      <w:r w:rsidR="00D221A6" w:rsidRPr="00147822">
        <w:rPr>
          <w:rFonts w:ascii="Times New Roman" w:hAnsi="Times New Roman" w:cs="Times New Roman"/>
          <w:sz w:val="24"/>
          <w:lang w:val="ro-RO"/>
        </w:rPr>
        <w:t>(Milton et al., 2002)</w:t>
      </w:r>
      <w:r w:rsidR="00D221A6" w:rsidRPr="00147822">
        <w:rPr>
          <w:rFonts w:ascii="Times New Roman" w:hAnsi="Times New Roman" w:cs="Times New Roman"/>
          <w:sz w:val="24"/>
          <w:szCs w:val="24"/>
          <w:lang w:val="ro-RO"/>
        </w:rPr>
        <w:fldChar w:fldCharType="end"/>
      </w:r>
      <w:r w:rsidR="00D221A6" w:rsidRPr="00147822">
        <w:rPr>
          <w:rFonts w:ascii="Times New Roman" w:hAnsi="Times New Roman" w:cs="Times New Roman"/>
          <w:sz w:val="24"/>
          <w:szCs w:val="24"/>
          <w:lang w:val="ro-RO"/>
        </w:rPr>
        <w:t xml:space="preserve">, altele prezintă variații specifice, de exemplu genul terapeutului, siguranța resimțită, identitatățile sexuale și potrivirea celor două entiăți, flexibilitatea terapeutului </w:t>
      </w:r>
      <w:r w:rsidR="00D221A6" w:rsidRPr="00147822">
        <w:rPr>
          <w:rFonts w:ascii="Times New Roman" w:hAnsi="Times New Roman" w:cs="Times New Roman"/>
          <w:sz w:val="24"/>
          <w:szCs w:val="24"/>
          <w:lang w:val="ro-RO"/>
        </w:rPr>
        <w:fldChar w:fldCharType="begin"/>
      </w:r>
      <w:r w:rsidR="00D221A6" w:rsidRPr="00147822">
        <w:rPr>
          <w:rFonts w:ascii="Times New Roman" w:hAnsi="Times New Roman" w:cs="Times New Roman"/>
          <w:sz w:val="24"/>
          <w:szCs w:val="24"/>
          <w:lang w:val="ro-RO"/>
        </w:rPr>
        <w:instrText xml:space="preserve"> ADDIN ZOTERO_ITEM CSL_CITATION {"citationID":"s046y0a8","properties":{"formattedCitation":"(Milton et al., 2002)","plainCitation":"(Milton et al., 2002)","noteIndex":0},"citationItems":[{"id":433,"uris":["http://zotero.org/users/local/iTLrF09e/items/WAELN66H"],"uri":["http://zotero.org/users/local/iTLrF09e/items/WAELN66H"],"itemData":{"id":433,"type":"article-journal","language":"en","page":"44","source":"Zotero","title":"LESBIAN AND GAY AFFIRMATIVE PSYCHOTHERAPY: DEFINING THE DOMAIN","author":[{"family":"Milton","given":"Martin"},{"family":"Coyle","given":"Adrian"},{"family":"Legg","given":"Charles"}],"issued":{"date-parts":[["2002"]]}}}],"schema":"https://github.com/citation-style-language/schema/raw/master/csl-citation.json"} </w:instrText>
      </w:r>
      <w:r w:rsidR="00D221A6" w:rsidRPr="00147822">
        <w:rPr>
          <w:rFonts w:ascii="Times New Roman" w:hAnsi="Times New Roman" w:cs="Times New Roman"/>
          <w:sz w:val="24"/>
          <w:szCs w:val="24"/>
          <w:lang w:val="ro-RO"/>
        </w:rPr>
        <w:fldChar w:fldCharType="separate"/>
      </w:r>
      <w:r w:rsidR="00D221A6" w:rsidRPr="00147822">
        <w:rPr>
          <w:rFonts w:ascii="Times New Roman" w:hAnsi="Times New Roman" w:cs="Times New Roman"/>
          <w:sz w:val="24"/>
          <w:lang w:val="ro-RO"/>
        </w:rPr>
        <w:t>(Milton et al., 2002)</w:t>
      </w:r>
      <w:r w:rsidR="00D221A6" w:rsidRPr="00147822">
        <w:rPr>
          <w:rFonts w:ascii="Times New Roman" w:hAnsi="Times New Roman" w:cs="Times New Roman"/>
          <w:sz w:val="24"/>
          <w:szCs w:val="24"/>
          <w:lang w:val="ro-RO"/>
        </w:rPr>
        <w:fldChar w:fldCharType="end"/>
      </w:r>
      <w:r w:rsidR="00D221A6" w:rsidRPr="00147822">
        <w:rPr>
          <w:rFonts w:ascii="Times New Roman" w:hAnsi="Times New Roman" w:cs="Times New Roman"/>
          <w:sz w:val="24"/>
          <w:szCs w:val="24"/>
          <w:lang w:val="ro-RO"/>
        </w:rPr>
        <w:t>, iar altele sunt unice persoanelor aparținând comunității, cum ar fi destăinuirea identiății sexuale, cunoștințe despre experiențele LGB unice</w:t>
      </w:r>
      <w:r w:rsidR="0074432A" w:rsidRPr="00147822">
        <w:rPr>
          <w:rFonts w:ascii="Times New Roman" w:hAnsi="Times New Roman" w:cs="Times New Roman"/>
          <w:sz w:val="24"/>
          <w:szCs w:val="24"/>
          <w:lang w:val="ro-RO"/>
        </w:rPr>
        <w:t xml:space="preserve"> </w:t>
      </w:r>
      <w:r w:rsidR="0074432A" w:rsidRPr="00147822">
        <w:rPr>
          <w:rFonts w:ascii="Times New Roman" w:hAnsi="Times New Roman" w:cs="Times New Roman"/>
          <w:sz w:val="24"/>
          <w:szCs w:val="24"/>
          <w:lang w:val="ro-RO"/>
        </w:rPr>
        <w:fldChar w:fldCharType="begin"/>
      </w:r>
      <w:r w:rsidR="0074432A" w:rsidRPr="00147822">
        <w:rPr>
          <w:rFonts w:ascii="Times New Roman" w:hAnsi="Times New Roman" w:cs="Times New Roman"/>
          <w:sz w:val="24"/>
          <w:szCs w:val="24"/>
          <w:lang w:val="ro-RO"/>
        </w:rPr>
        <w:instrText xml:space="preserve"> ADDIN ZOTERO_ITEM CSL_CITATION {"citationID":"TdnyYWQ6","properties":{"formattedCitation":"(Milton et al., 2002)","plainCitation":"(Milton et al., 2002)","noteIndex":0},"citationItems":[{"id":433,"uris":["http://zotero.org/users/local/iTLrF09e/items/WAELN66H"],"uri":["http://zotero.org/users/local/iTLrF09e/items/WAELN66H"],"itemData":{"id":433,"type":"article-journal","language":"en","page":"44","source":"Zotero","title":"LESBIAN AND GAY AFFIRMATIVE PSYCHOTHERAPY: DEFINING THE DOMAIN","author":[{"family":"Milton","given":"Martin"},{"family":"Coyle","given":"Adrian"},{"family":"Legg","given":"Charles"}],"issued":{"date-parts":[["2002"]]}}}],"schema":"https://github.com/citation-style-language/schema/raw/master/csl-citation.json"} </w:instrText>
      </w:r>
      <w:r w:rsidR="0074432A" w:rsidRPr="00147822">
        <w:rPr>
          <w:rFonts w:ascii="Times New Roman" w:hAnsi="Times New Roman" w:cs="Times New Roman"/>
          <w:sz w:val="24"/>
          <w:szCs w:val="24"/>
          <w:lang w:val="ro-RO"/>
        </w:rPr>
        <w:fldChar w:fldCharType="separate"/>
      </w:r>
      <w:r w:rsidR="0074432A" w:rsidRPr="00147822">
        <w:rPr>
          <w:rFonts w:ascii="Times New Roman" w:hAnsi="Times New Roman" w:cs="Times New Roman"/>
          <w:sz w:val="24"/>
          <w:lang w:val="ro-RO"/>
        </w:rPr>
        <w:t>(Milton et al., 2002)</w:t>
      </w:r>
      <w:r w:rsidR="0074432A" w:rsidRPr="00147822">
        <w:rPr>
          <w:rFonts w:ascii="Times New Roman" w:hAnsi="Times New Roman" w:cs="Times New Roman"/>
          <w:sz w:val="24"/>
          <w:szCs w:val="24"/>
          <w:lang w:val="ro-RO"/>
        </w:rPr>
        <w:fldChar w:fldCharType="end"/>
      </w:r>
      <w:r w:rsidR="0074432A" w:rsidRPr="00147822">
        <w:rPr>
          <w:rFonts w:ascii="Times New Roman" w:hAnsi="Times New Roman" w:cs="Times New Roman"/>
          <w:sz w:val="24"/>
          <w:szCs w:val="24"/>
          <w:lang w:val="ro-RO"/>
        </w:rPr>
        <w:t xml:space="preserve">. </w:t>
      </w:r>
      <w:r w:rsidR="00AA7F3E" w:rsidRPr="00147822">
        <w:rPr>
          <w:rFonts w:ascii="Times New Roman" w:hAnsi="Times New Roman" w:cs="Times New Roman"/>
          <w:sz w:val="24"/>
          <w:szCs w:val="24"/>
          <w:lang w:val="ro-RO"/>
        </w:rPr>
        <w:t>Ei concluzionează prin a afirma că practica terapeutică afirmativă este dependentă de formarea terapeuților în această directă</w:t>
      </w:r>
      <w:r w:rsidR="00D221A6" w:rsidRPr="00147822">
        <w:rPr>
          <w:rFonts w:ascii="Times New Roman" w:hAnsi="Times New Roman" w:cs="Times New Roman"/>
          <w:sz w:val="24"/>
          <w:szCs w:val="24"/>
          <w:lang w:val="ro-RO"/>
        </w:rPr>
        <w:t xml:space="preserve"> </w:t>
      </w:r>
      <w:r w:rsidR="00AA7F3E" w:rsidRPr="00147822">
        <w:rPr>
          <w:rFonts w:ascii="Times New Roman" w:hAnsi="Times New Roman" w:cs="Times New Roman"/>
          <w:sz w:val="24"/>
          <w:szCs w:val="24"/>
          <w:lang w:val="ro-RO"/>
        </w:rPr>
        <w:fldChar w:fldCharType="begin"/>
      </w:r>
      <w:r w:rsidR="00AA7F3E" w:rsidRPr="00147822">
        <w:rPr>
          <w:rFonts w:ascii="Times New Roman" w:hAnsi="Times New Roman" w:cs="Times New Roman"/>
          <w:sz w:val="24"/>
          <w:szCs w:val="24"/>
          <w:lang w:val="ro-RO"/>
        </w:rPr>
        <w:instrText xml:space="preserve"> ADDIN ZOTERO_ITEM CSL_CITATION {"citationID":"FcYhwdYM","properties":{"formattedCitation":"(Milton et al., 2002)","plainCitation":"(Milton et al., 2002)","noteIndex":0},"citationItems":[{"id":433,"uris":["http://zotero.org/users/local/iTLrF09e/items/WAELN66H"],"uri":["http://zotero.org/users/local/iTLrF09e/items/WAELN66H"],"itemData":{"id":433,"type":"article-journal","language":"en","page":"44","source":"Zotero","title":"LESBIAN AND GAY AFFIRMATIVE PSYCHOTHERAPY: DEFINING THE DOMAIN","author":[{"family":"Milton","given":"Martin"},{"family":"Coyle","given":"Adrian"},{"family":"Legg","given":"Charles"}],"issued":{"date-parts":[["2002"]]}}}],"schema":"https://github.com/citation-style-language/schema/raw/master/csl-citation.json"} </w:instrText>
      </w:r>
      <w:r w:rsidR="00AA7F3E" w:rsidRPr="00147822">
        <w:rPr>
          <w:rFonts w:ascii="Times New Roman" w:hAnsi="Times New Roman" w:cs="Times New Roman"/>
          <w:sz w:val="24"/>
          <w:szCs w:val="24"/>
          <w:lang w:val="ro-RO"/>
        </w:rPr>
        <w:fldChar w:fldCharType="separate"/>
      </w:r>
      <w:r w:rsidR="00AA7F3E" w:rsidRPr="00147822">
        <w:rPr>
          <w:rFonts w:ascii="Times New Roman" w:hAnsi="Times New Roman" w:cs="Times New Roman"/>
          <w:sz w:val="24"/>
          <w:lang w:val="ro-RO"/>
        </w:rPr>
        <w:t>(Milton et al., 2002)</w:t>
      </w:r>
      <w:r w:rsidR="00AA7F3E" w:rsidRPr="00147822">
        <w:rPr>
          <w:rFonts w:ascii="Times New Roman" w:hAnsi="Times New Roman" w:cs="Times New Roman"/>
          <w:sz w:val="24"/>
          <w:szCs w:val="24"/>
          <w:lang w:val="ro-RO"/>
        </w:rPr>
        <w:fldChar w:fldCharType="end"/>
      </w:r>
      <w:r w:rsidR="00AA7F3E" w:rsidRPr="00147822">
        <w:rPr>
          <w:rFonts w:ascii="Times New Roman" w:hAnsi="Times New Roman" w:cs="Times New Roman"/>
          <w:sz w:val="24"/>
          <w:szCs w:val="24"/>
          <w:lang w:val="ro-RO"/>
        </w:rPr>
        <w:t>.</w:t>
      </w:r>
      <w:r w:rsidR="002908B1" w:rsidRPr="00147822">
        <w:rPr>
          <w:rFonts w:ascii="Times New Roman" w:hAnsi="Times New Roman" w:cs="Times New Roman"/>
          <w:sz w:val="24"/>
          <w:szCs w:val="24"/>
          <w:lang w:val="ro-RO"/>
        </w:rPr>
        <w:t xml:space="preserve"> </w:t>
      </w:r>
      <w:r w:rsidR="00612915" w:rsidRPr="00147822">
        <w:rPr>
          <w:rFonts w:ascii="Times New Roman" w:hAnsi="Times New Roman" w:cs="Times New Roman"/>
          <w:sz w:val="24"/>
          <w:szCs w:val="24"/>
          <w:lang w:val="ro-RO"/>
        </w:rPr>
        <w:t xml:space="preserve">Tot de caracteristici </w:t>
      </w:r>
      <w:r w:rsidR="00612915" w:rsidRPr="00147822">
        <w:rPr>
          <w:rFonts w:ascii="Times New Roman" w:hAnsi="Times New Roman" w:cs="Times New Roman"/>
          <w:sz w:val="24"/>
          <w:szCs w:val="24"/>
          <w:lang w:val="ro-RO"/>
        </w:rPr>
        <w:lastRenderedPageBreak/>
        <w:t>comune vorbesc și O`Shaughnessy și Speir (201</w:t>
      </w:r>
      <w:r w:rsidR="00940753" w:rsidRPr="00147822">
        <w:rPr>
          <w:rFonts w:ascii="Times New Roman" w:hAnsi="Times New Roman" w:cs="Times New Roman"/>
          <w:sz w:val="24"/>
          <w:szCs w:val="24"/>
          <w:lang w:val="ro-RO"/>
        </w:rPr>
        <w:t>8</w:t>
      </w:r>
      <w:r w:rsidR="00612915" w:rsidRPr="00147822">
        <w:rPr>
          <w:rFonts w:ascii="Times New Roman" w:hAnsi="Times New Roman" w:cs="Times New Roman"/>
          <w:sz w:val="24"/>
          <w:szCs w:val="24"/>
          <w:lang w:val="ro-RO"/>
        </w:rPr>
        <w:t xml:space="preserve">), aceștia identificând în meta-analiza lor drept cele mai comune teme importanța ca terapeutul să aibă cunoștințe de specialitate despre persoanele LGBT </w:t>
      </w:r>
      <w:r w:rsidR="003428F7" w:rsidRPr="00147822">
        <w:rPr>
          <w:rFonts w:ascii="Times New Roman" w:hAnsi="Times New Roman" w:cs="Times New Roman"/>
          <w:sz w:val="24"/>
          <w:szCs w:val="24"/>
          <w:lang w:val="ro-RO"/>
        </w:rPr>
        <w:t>și că patologizarea acestora și atitudinile negative față de ele sunt contra-indicate</w:t>
      </w:r>
      <w:r w:rsidR="00940753" w:rsidRPr="00147822">
        <w:rPr>
          <w:rFonts w:ascii="Times New Roman" w:hAnsi="Times New Roman" w:cs="Times New Roman"/>
          <w:sz w:val="24"/>
          <w:szCs w:val="24"/>
          <w:lang w:val="ro-RO"/>
        </w:rPr>
        <w:t xml:space="preserve"> </w:t>
      </w:r>
      <w:r w:rsidR="00940753" w:rsidRPr="00147822">
        <w:rPr>
          <w:rFonts w:ascii="Times New Roman" w:hAnsi="Times New Roman" w:cs="Times New Roman"/>
          <w:sz w:val="24"/>
          <w:szCs w:val="24"/>
          <w:lang w:val="ro-RO"/>
        </w:rPr>
        <w:fldChar w:fldCharType="begin"/>
      </w:r>
      <w:r w:rsidR="00940753" w:rsidRPr="00147822">
        <w:rPr>
          <w:rFonts w:ascii="Times New Roman" w:hAnsi="Times New Roman" w:cs="Times New Roman"/>
          <w:sz w:val="24"/>
          <w:szCs w:val="24"/>
          <w:lang w:val="ro-RO"/>
        </w:rPr>
        <w:instrText xml:space="preserve"> ADDIN ZOTERO_ITEM CSL_CITATION {"citationID":"uJzVUoTT","properties":{"formattedCitation":"(O\\uc0\\u8217{}Shaughnessy &amp; Speir, 2018)","plainCitation":"(O’Shaughnessy &amp; Speir, 2018)","noteIndex":0},"citationItems":[{"id":437,"uris":["http://zotero.org/users/local/iTLrF09e/items/ALQBGNJ4"],"uri":["http://zotero.org/users/local/iTLrF09e/items/ALQBGNJ4"],"itemData":{"id":437,"type":"article-journal","abstract":"In the four decades since the American Psychiatric Association removed homosexuality from the list of mental disorders, there has been a gradual shift from antigay sentiment amongst the majority of mental health clinicians to a more tolerant and then affirming approach to treatment with lesbian, gay, bisexual, and queer (LGBQ) individuals (Johnson, 2012; Reference Masked). Alongside this evolution in treatment perspective, there has been a growing emphasis on the importance of utilizing evidence-based practices in clinical work (American Psychological Association Presidential Task Force on Evidence-Based Practice, 2006). Despite these shifts, there is still limited literature regarding what constitutes effective psychotherapy with LGBQ clients. This paper presents the results of a mixed-methods systematic synthesis of 49 empirical studies published between 2000-2015 on effective therapeutic interventions with LGBQ clients. We synthesize this growing literature base to provide insight into the status of the field and guidance for clinical application and future research directions.","container-title":"Psychology of Sexual Orientation and Gender Diversity","DOI":"10.1037/sgd0000259","ISSN":"2329-0390, 2329-0382","issue":"1","journalAbbreviation":"Psychology of Sexual Orientation and Gender Diversity","language":"en","page":"82-98","source":"DOI.org (Crossref)","title":"The state of LGBQ affirmative therapy clinical research: A mixed-methods systematic synthesis.","title-short":"The state of LGBQ affirmative therapy clinical research","volume":"5","author":[{"family":"O'Shaughnessy","given":"Tiffany"},{"family":"Speir","given":"Zachary"}],"issued":{"date-parts":[["2018",3]]}}}],"schema":"https://github.com/citation-style-language/schema/raw/master/csl-citation.json"} </w:instrText>
      </w:r>
      <w:r w:rsidR="00940753" w:rsidRPr="00147822">
        <w:rPr>
          <w:rFonts w:ascii="Times New Roman" w:hAnsi="Times New Roman" w:cs="Times New Roman"/>
          <w:sz w:val="24"/>
          <w:szCs w:val="24"/>
          <w:lang w:val="ro-RO"/>
        </w:rPr>
        <w:fldChar w:fldCharType="separate"/>
      </w:r>
      <w:r w:rsidR="00940753" w:rsidRPr="00147822">
        <w:rPr>
          <w:rFonts w:ascii="Times New Roman" w:hAnsi="Times New Roman" w:cs="Times New Roman"/>
          <w:sz w:val="24"/>
          <w:szCs w:val="24"/>
          <w:lang w:val="ro-RO"/>
        </w:rPr>
        <w:t>(O’Shaughnessy &amp; Speir, 2018)</w:t>
      </w:r>
      <w:r w:rsidR="00940753" w:rsidRPr="00147822">
        <w:rPr>
          <w:rFonts w:ascii="Times New Roman" w:hAnsi="Times New Roman" w:cs="Times New Roman"/>
          <w:sz w:val="24"/>
          <w:szCs w:val="24"/>
          <w:lang w:val="ro-RO"/>
        </w:rPr>
        <w:fldChar w:fldCharType="end"/>
      </w:r>
      <w:r w:rsidR="00612915" w:rsidRPr="00147822">
        <w:rPr>
          <w:rFonts w:ascii="Times New Roman" w:hAnsi="Times New Roman" w:cs="Times New Roman"/>
          <w:sz w:val="24"/>
          <w:szCs w:val="24"/>
          <w:lang w:val="ro-RO"/>
        </w:rPr>
        <w:t xml:space="preserve">. </w:t>
      </w:r>
      <w:r w:rsidR="00970CC5" w:rsidRPr="00147822">
        <w:rPr>
          <w:rFonts w:ascii="Times New Roman" w:hAnsi="Times New Roman" w:cs="Times New Roman"/>
          <w:sz w:val="24"/>
          <w:szCs w:val="24"/>
          <w:lang w:val="ro-RO"/>
        </w:rPr>
        <w:t>Totuși</w:t>
      </w:r>
      <w:r w:rsidR="00A620C2" w:rsidRPr="00147822">
        <w:rPr>
          <w:rFonts w:ascii="Times New Roman" w:hAnsi="Times New Roman" w:cs="Times New Roman"/>
          <w:sz w:val="24"/>
          <w:szCs w:val="24"/>
          <w:lang w:val="ro-RO"/>
        </w:rPr>
        <w:t xml:space="preserve">, </w:t>
      </w:r>
      <w:r w:rsidR="002908B1" w:rsidRPr="00147822">
        <w:rPr>
          <w:rFonts w:ascii="Times New Roman" w:hAnsi="Times New Roman" w:cs="Times New Roman"/>
          <w:sz w:val="24"/>
          <w:szCs w:val="24"/>
          <w:lang w:val="ro-RO"/>
        </w:rPr>
        <w:t>Nigel Harrison (20</w:t>
      </w:r>
      <w:r w:rsidR="00970CC5" w:rsidRPr="00147822">
        <w:rPr>
          <w:rFonts w:ascii="Times New Roman" w:hAnsi="Times New Roman" w:cs="Times New Roman"/>
          <w:sz w:val="24"/>
          <w:szCs w:val="24"/>
          <w:lang w:val="ro-RO"/>
        </w:rPr>
        <w:t>0</w:t>
      </w:r>
      <w:r w:rsidR="002908B1" w:rsidRPr="00147822">
        <w:rPr>
          <w:rFonts w:ascii="Times New Roman" w:hAnsi="Times New Roman" w:cs="Times New Roman"/>
          <w:sz w:val="24"/>
          <w:szCs w:val="24"/>
          <w:lang w:val="ro-RO"/>
        </w:rPr>
        <w:t>0)</w:t>
      </w:r>
      <w:r w:rsidR="00A620C2" w:rsidRPr="00147822">
        <w:rPr>
          <w:rFonts w:ascii="Times New Roman" w:hAnsi="Times New Roman" w:cs="Times New Roman"/>
          <w:sz w:val="24"/>
          <w:szCs w:val="24"/>
          <w:lang w:val="ro-RO"/>
        </w:rPr>
        <w:t xml:space="preserve"> a</w:t>
      </w:r>
      <w:r w:rsidR="00AA6481" w:rsidRPr="00147822">
        <w:rPr>
          <w:rFonts w:ascii="Times New Roman" w:hAnsi="Times New Roman" w:cs="Times New Roman"/>
          <w:sz w:val="24"/>
          <w:szCs w:val="24"/>
          <w:lang w:val="ro-RO"/>
        </w:rPr>
        <w:t xml:space="preserve"> încercat să</w:t>
      </w:r>
      <w:r w:rsidR="000462C8" w:rsidRPr="00147822">
        <w:rPr>
          <w:rFonts w:ascii="Times New Roman" w:hAnsi="Times New Roman" w:cs="Times New Roman"/>
          <w:sz w:val="24"/>
          <w:szCs w:val="24"/>
          <w:lang w:val="ro-RO"/>
        </w:rPr>
        <w:t xml:space="preserve"> pu</w:t>
      </w:r>
      <w:r w:rsidR="00AA6481" w:rsidRPr="00147822">
        <w:rPr>
          <w:rFonts w:ascii="Times New Roman" w:hAnsi="Times New Roman" w:cs="Times New Roman"/>
          <w:sz w:val="24"/>
          <w:szCs w:val="24"/>
          <w:lang w:val="ro-RO"/>
        </w:rPr>
        <w:t>nă</w:t>
      </w:r>
      <w:r w:rsidR="000462C8" w:rsidRPr="00147822">
        <w:rPr>
          <w:rFonts w:ascii="Times New Roman" w:hAnsi="Times New Roman" w:cs="Times New Roman"/>
          <w:sz w:val="24"/>
          <w:szCs w:val="24"/>
          <w:lang w:val="ro-RO"/>
        </w:rPr>
        <w:t xml:space="preserve"> bazele</w:t>
      </w:r>
      <w:r w:rsidR="00A620C2" w:rsidRPr="00147822">
        <w:rPr>
          <w:rFonts w:ascii="Times New Roman" w:hAnsi="Times New Roman" w:cs="Times New Roman"/>
          <w:sz w:val="24"/>
          <w:szCs w:val="24"/>
          <w:lang w:val="ro-RO"/>
        </w:rPr>
        <w:t xml:space="preserve"> un</w:t>
      </w:r>
      <w:r w:rsidR="000462C8" w:rsidRPr="00147822">
        <w:rPr>
          <w:rFonts w:ascii="Times New Roman" w:hAnsi="Times New Roman" w:cs="Times New Roman"/>
          <w:sz w:val="24"/>
          <w:szCs w:val="24"/>
          <w:lang w:val="ro-RO"/>
        </w:rPr>
        <w:t>ui</w:t>
      </w:r>
      <w:r w:rsidR="00A620C2" w:rsidRPr="00147822">
        <w:rPr>
          <w:rFonts w:ascii="Times New Roman" w:hAnsi="Times New Roman" w:cs="Times New Roman"/>
          <w:sz w:val="24"/>
          <w:szCs w:val="24"/>
          <w:lang w:val="ro-RO"/>
        </w:rPr>
        <w:t xml:space="preserve"> framework teoretic care s-a bazat pe un review al literaturii de specilitate</w:t>
      </w:r>
      <w:r w:rsidR="00BF3695" w:rsidRPr="00147822">
        <w:rPr>
          <w:rFonts w:ascii="Times New Roman" w:hAnsi="Times New Roman" w:cs="Times New Roman"/>
          <w:sz w:val="24"/>
          <w:szCs w:val="24"/>
          <w:lang w:val="ro-RO"/>
        </w:rPr>
        <w:t>,</w:t>
      </w:r>
      <w:r w:rsidR="00A620C2" w:rsidRPr="00147822">
        <w:rPr>
          <w:rFonts w:ascii="Times New Roman" w:hAnsi="Times New Roman" w:cs="Times New Roman"/>
          <w:sz w:val="24"/>
          <w:szCs w:val="24"/>
          <w:lang w:val="ro-RO"/>
        </w:rPr>
        <w:t xml:space="preserve"> </w:t>
      </w:r>
      <w:r w:rsidR="00BF3695" w:rsidRPr="00147822">
        <w:rPr>
          <w:rFonts w:ascii="Times New Roman" w:hAnsi="Times New Roman" w:cs="Times New Roman"/>
          <w:sz w:val="24"/>
          <w:szCs w:val="24"/>
          <w:lang w:val="ro-RO"/>
        </w:rPr>
        <w:t>e</w:t>
      </w:r>
      <w:r w:rsidR="000E67E6" w:rsidRPr="00147822">
        <w:rPr>
          <w:rFonts w:ascii="Times New Roman" w:hAnsi="Times New Roman" w:cs="Times New Roman"/>
          <w:sz w:val="24"/>
          <w:szCs w:val="24"/>
          <w:lang w:val="ro-RO"/>
        </w:rPr>
        <w:t>l analiz</w:t>
      </w:r>
      <w:r w:rsidR="00BF3695" w:rsidRPr="00147822">
        <w:rPr>
          <w:rFonts w:ascii="Times New Roman" w:hAnsi="Times New Roman" w:cs="Times New Roman"/>
          <w:sz w:val="24"/>
          <w:szCs w:val="24"/>
          <w:lang w:val="ro-RO"/>
        </w:rPr>
        <w:t>ând</w:t>
      </w:r>
      <w:r w:rsidR="000E67E6" w:rsidRPr="00147822">
        <w:rPr>
          <w:rFonts w:ascii="Times New Roman" w:hAnsi="Times New Roman" w:cs="Times New Roman"/>
          <w:sz w:val="24"/>
          <w:szCs w:val="24"/>
          <w:lang w:val="ro-RO"/>
        </w:rPr>
        <w:t xml:space="preserve"> datele în funcție de cinci etape: familiarizarea, identificarea tematicii framework-ului, indexarea, organizarea în grafice, maparea și interpretarea </w:t>
      </w:r>
      <w:r w:rsidR="000E67E6" w:rsidRPr="00147822">
        <w:rPr>
          <w:rFonts w:ascii="Times New Roman" w:hAnsi="Times New Roman" w:cs="Times New Roman"/>
          <w:sz w:val="24"/>
          <w:szCs w:val="24"/>
          <w:lang w:val="ro-RO"/>
        </w:rPr>
        <w:fldChar w:fldCharType="begin"/>
      </w:r>
      <w:r w:rsidR="000E67E6" w:rsidRPr="00147822">
        <w:rPr>
          <w:rFonts w:ascii="Times New Roman" w:hAnsi="Times New Roman" w:cs="Times New Roman"/>
          <w:sz w:val="24"/>
          <w:szCs w:val="24"/>
          <w:lang w:val="ro-RO"/>
        </w:rPr>
        <w:instrText xml:space="preserve"> ADDIN ZOTERO_ITEM CSL_CITATION {"citationID":"GSATp0V8","properties":{"formattedCitation":"(Harrison, 2000)","plainCitation":"(Harrison, 2000)","noteIndex":0},"citationItems":[{"id":448,"uris":["http://zotero.org/users/local/iTLrF09e/items/TJTQ7Q73"],"uri":["http://zotero.org/users/local/iTLrF09e/items/TJTQ7Q73"],"itemData":{"id":448,"type":"article-journal","abstract":"A literature review indicated that the concept of gay af® rmative therapy is fragmented and in need of further evaluation. A research approach was adopted, based on the notion that knowledge is socially constructed. A qualitative approach and descriptive study, using a non-traditional format, was used. This reported events as they occurred, structured by a ® ve stage `framework’ model. The research sample consisted of 33 journal articles and summaries of conference papers, dated between 1982 and 1995. Fifteen themes were identi® ed as features of gay af® rmative therapy. These were synthesised to form an integrated model. Evidence of counsellors working at a micro and macro level within three interconnected domains emerged. A gay af® rmative approach was identi® ed in individual counsellors, within organisations, and within a social movement or professional group.","container-title":"British Journal of Guidance &amp; Counselling","DOI":"10.1080/030698800109600","ISSN":"0306-9885, 1469-3534","issue":"1","journalAbbreviation":"British Journal of Guidance &amp; Counselling","language":"en","page":"37-53","source":"DOI.org (Crossref)","title":"Gay affirmative therapy: A critical analysis of the literature","title-short":"Gay affirmative therapy","volume":"28","author":[{"family":"Harrison","given":"Nigel"}],"issued":{"date-parts":[["2000",2]]}}}],"schema":"https://github.com/citation-style-language/schema/raw/master/csl-citation.json"} </w:instrText>
      </w:r>
      <w:r w:rsidR="000E67E6" w:rsidRPr="00147822">
        <w:rPr>
          <w:rFonts w:ascii="Times New Roman" w:hAnsi="Times New Roman" w:cs="Times New Roman"/>
          <w:sz w:val="24"/>
          <w:szCs w:val="24"/>
          <w:lang w:val="ro-RO"/>
        </w:rPr>
        <w:fldChar w:fldCharType="separate"/>
      </w:r>
      <w:r w:rsidR="000E67E6" w:rsidRPr="00147822">
        <w:rPr>
          <w:rFonts w:ascii="Times New Roman" w:hAnsi="Times New Roman" w:cs="Times New Roman"/>
          <w:sz w:val="24"/>
          <w:lang w:val="ro-RO"/>
        </w:rPr>
        <w:t>(Harrison, 2000)</w:t>
      </w:r>
      <w:r w:rsidR="000E67E6" w:rsidRPr="00147822">
        <w:rPr>
          <w:rFonts w:ascii="Times New Roman" w:hAnsi="Times New Roman" w:cs="Times New Roman"/>
          <w:sz w:val="24"/>
          <w:szCs w:val="24"/>
          <w:lang w:val="ro-RO"/>
        </w:rPr>
        <w:fldChar w:fldCharType="end"/>
      </w:r>
      <w:r w:rsidR="000E67E6" w:rsidRPr="00147822">
        <w:rPr>
          <w:rFonts w:ascii="Times New Roman" w:hAnsi="Times New Roman" w:cs="Times New Roman"/>
          <w:sz w:val="24"/>
          <w:szCs w:val="24"/>
          <w:lang w:val="ro-RO"/>
        </w:rPr>
        <w:t>.</w:t>
      </w:r>
      <w:r w:rsidR="00BF3695" w:rsidRPr="00147822">
        <w:rPr>
          <w:rFonts w:ascii="Times New Roman" w:hAnsi="Times New Roman" w:cs="Times New Roman"/>
          <w:sz w:val="24"/>
          <w:szCs w:val="24"/>
          <w:lang w:val="ro-RO"/>
        </w:rPr>
        <w:t xml:space="preserve"> Harrison a ajuns la concluzia că terapia afirmativă în cazul persoanelor LGBT</w:t>
      </w:r>
      <w:r w:rsidR="009F08B1" w:rsidRPr="00147822">
        <w:rPr>
          <w:rFonts w:ascii="Times New Roman" w:hAnsi="Times New Roman" w:cs="Times New Roman"/>
          <w:sz w:val="24"/>
          <w:szCs w:val="24"/>
          <w:lang w:val="ro-RO"/>
        </w:rPr>
        <w:t>Q</w:t>
      </w:r>
      <w:r w:rsidR="00BF3695" w:rsidRPr="00147822">
        <w:rPr>
          <w:rFonts w:ascii="Times New Roman" w:hAnsi="Times New Roman" w:cs="Times New Roman"/>
          <w:sz w:val="24"/>
          <w:szCs w:val="24"/>
          <w:lang w:val="ro-RO"/>
        </w:rPr>
        <w:t xml:space="preserve"> </w:t>
      </w:r>
      <w:r w:rsidR="003F4CD3" w:rsidRPr="00147822">
        <w:rPr>
          <w:rFonts w:ascii="Times New Roman" w:hAnsi="Times New Roman" w:cs="Times New Roman"/>
          <w:sz w:val="24"/>
          <w:szCs w:val="24"/>
          <w:lang w:val="ro-RO"/>
        </w:rPr>
        <w:t>are la bază viziunea non-patologică asupra homosexulității, sarcina terapeutului a fi aceea de a suține activ persoanele din comunitate, să aibă cunoștințe legate de experiențele unice ale acestora</w:t>
      </w:r>
      <w:r w:rsidR="00111A8B" w:rsidRPr="00147822">
        <w:rPr>
          <w:rFonts w:ascii="Times New Roman" w:hAnsi="Times New Roman" w:cs="Times New Roman"/>
          <w:sz w:val="24"/>
          <w:szCs w:val="24"/>
          <w:lang w:val="ro-RO"/>
        </w:rPr>
        <w:t xml:space="preserve"> și despre stilul de viață specific</w:t>
      </w:r>
      <w:r w:rsidR="003F4CD3" w:rsidRPr="00147822">
        <w:rPr>
          <w:rFonts w:ascii="Times New Roman" w:hAnsi="Times New Roman" w:cs="Times New Roman"/>
          <w:sz w:val="24"/>
          <w:szCs w:val="24"/>
          <w:lang w:val="ro-RO"/>
        </w:rPr>
        <w:t>, dar și despre propria persoană în raport cu limitările personale cu privire la munc</w:t>
      </w:r>
      <w:r w:rsidR="00106688" w:rsidRPr="00147822">
        <w:rPr>
          <w:rFonts w:ascii="Times New Roman" w:hAnsi="Times New Roman" w:cs="Times New Roman"/>
          <w:sz w:val="24"/>
          <w:szCs w:val="24"/>
          <w:lang w:val="ro-RO"/>
        </w:rPr>
        <w:t>a sa</w:t>
      </w:r>
      <w:r w:rsidR="003F4CD3" w:rsidRPr="00147822">
        <w:rPr>
          <w:rFonts w:ascii="Times New Roman" w:hAnsi="Times New Roman" w:cs="Times New Roman"/>
          <w:sz w:val="24"/>
          <w:szCs w:val="24"/>
          <w:lang w:val="ro-RO"/>
        </w:rPr>
        <w:t xml:space="preserve"> cu persoanele LGBT</w:t>
      </w:r>
      <w:r w:rsidR="009F08B1" w:rsidRPr="00147822">
        <w:rPr>
          <w:rFonts w:ascii="Times New Roman" w:hAnsi="Times New Roman" w:cs="Times New Roman"/>
          <w:sz w:val="24"/>
          <w:szCs w:val="24"/>
          <w:lang w:val="ro-RO"/>
        </w:rPr>
        <w:t>Q</w:t>
      </w:r>
      <w:r w:rsidR="003F4CD3" w:rsidRPr="00147822">
        <w:rPr>
          <w:rFonts w:ascii="Times New Roman" w:hAnsi="Times New Roman" w:cs="Times New Roman"/>
          <w:sz w:val="24"/>
          <w:szCs w:val="24"/>
          <w:lang w:val="ro-RO"/>
        </w:rPr>
        <w:t xml:space="preserve"> </w:t>
      </w:r>
      <w:r w:rsidR="003F4CD3" w:rsidRPr="00147822">
        <w:rPr>
          <w:rFonts w:ascii="Times New Roman" w:hAnsi="Times New Roman" w:cs="Times New Roman"/>
          <w:sz w:val="24"/>
          <w:szCs w:val="24"/>
          <w:lang w:val="ro-RO"/>
        </w:rPr>
        <w:fldChar w:fldCharType="begin"/>
      </w:r>
      <w:r w:rsidR="003F4CD3" w:rsidRPr="00147822">
        <w:rPr>
          <w:rFonts w:ascii="Times New Roman" w:hAnsi="Times New Roman" w:cs="Times New Roman"/>
          <w:sz w:val="24"/>
          <w:szCs w:val="24"/>
          <w:lang w:val="ro-RO"/>
        </w:rPr>
        <w:instrText xml:space="preserve"> ADDIN ZOTERO_ITEM CSL_CITATION {"citationID":"kGeY97lg","properties":{"formattedCitation":"(Harrison, 2000)","plainCitation":"(Harrison, 2000)","noteIndex":0},"citationItems":[{"id":448,"uris":["http://zotero.org/users/local/iTLrF09e/items/TJTQ7Q73"],"uri":["http://zotero.org/users/local/iTLrF09e/items/TJTQ7Q73"],"itemData":{"id":448,"type":"article-journal","abstract":"A literature review indicated that the concept of gay af® rmative therapy is fragmented and in need of further evaluation. A research approach was adopted, based on the notion that knowledge is socially constructed. A qualitative approach and descriptive study, using a non-traditional format, was used. This reported events as they occurred, structured by a ® ve stage `framework’ model. The research sample consisted of 33 journal articles and summaries of conference papers, dated between 1982 and 1995. Fifteen themes were identi® ed as features of gay af® rmative therapy. These were synthesised to form an integrated model. Evidence of counsellors working at a micro and macro level within three interconnected domains emerged. A gay af® rmative approach was identi® ed in individual counsellors, within organisations, and within a social movement or professional group.","container-title":"British Journal of Guidance &amp; Counselling","DOI":"10.1080/030698800109600","ISSN":"0306-9885, 1469-3534","issue":"1","journalAbbreviation":"British Journal of Guidance &amp; Counselling","language":"en","page":"37-53","source":"DOI.org (Crossref)","title":"Gay affirmative therapy: A critical analysis of the literature","title-short":"Gay affirmative therapy","volume":"28","author":[{"family":"Harrison","given":"Nigel"}],"issued":{"date-parts":[["2000",2]]}}}],"schema":"https://github.com/citation-style-language/schema/raw/master/csl-citation.json"} </w:instrText>
      </w:r>
      <w:r w:rsidR="003F4CD3" w:rsidRPr="00147822">
        <w:rPr>
          <w:rFonts w:ascii="Times New Roman" w:hAnsi="Times New Roman" w:cs="Times New Roman"/>
          <w:sz w:val="24"/>
          <w:szCs w:val="24"/>
          <w:lang w:val="ro-RO"/>
        </w:rPr>
        <w:fldChar w:fldCharType="separate"/>
      </w:r>
      <w:r w:rsidR="003F4CD3" w:rsidRPr="00147822">
        <w:rPr>
          <w:rFonts w:ascii="Times New Roman" w:hAnsi="Times New Roman" w:cs="Times New Roman"/>
          <w:sz w:val="24"/>
          <w:lang w:val="ro-RO"/>
        </w:rPr>
        <w:t>(Harrison, 2000)</w:t>
      </w:r>
      <w:r w:rsidR="003F4CD3" w:rsidRPr="00147822">
        <w:rPr>
          <w:rFonts w:ascii="Times New Roman" w:hAnsi="Times New Roman" w:cs="Times New Roman"/>
          <w:sz w:val="24"/>
          <w:szCs w:val="24"/>
          <w:lang w:val="ro-RO"/>
        </w:rPr>
        <w:fldChar w:fldCharType="end"/>
      </w:r>
      <w:r w:rsidR="00E80811" w:rsidRPr="00147822">
        <w:rPr>
          <w:rFonts w:ascii="Times New Roman" w:hAnsi="Times New Roman" w:cs="Times New Roman"/>
          <w:sz w:val="24"/>
          <w:szCs w:val="24"/>
          <w:lang w:val="ro-RO"/>
        </w:rPr>
        <w:t xml:space="preserve">. </w:t>
      </w:r>
      <w:r w:rsidR="00C32A82" w:rsidRPr="00147822">
        <w:rPr>
          <w:rFonts w:ascii="Times New Roman" w:hAnsi="Times New Roman" w:cs="Times New Roman"/>
          <w:sz w:val="24"/>
          <w:szCs w:val="24"/>
          <w:lang w:val="ro-RO"/>
        </w:rPr>
        <w:t xml:space="preserve">El a mai pus în evidență trei domenii aplicative ale abordării afirmative, și anume munca individuală cu clientul, în spațiul organizațional și ca mișcare socială de susținere a comunității </w:t>
      </w:r>
      <w:r w:rsidR="00C32A82" w:rsidRPr="00147822">
        <w:rPr>
          <w:rFonts w:ascii="Times New Roman" w:hAnsi="Times New Roman" w:cs="Times New Roman"/>
          <w:sz w:val="24"/>
          <w:szCs w:val="24"/>
          <w:lang w:val="ro-RO"/>
        </w:rPr>
        <w:fldChar w:fldCharType="begin"/>
      </w:r>
      <w:r w:rsidR="00C32A82" w:rsidRPr="00147822">
        <w:rPr>
          <w:rFonts w:ascii="Times New Roman" w:hAnsi="Times New Roman" w:cs="Times New Roman"/>
          <w:sz w:val="24"/>
          <w:szCs w:val="24"/>
          <w:lang w:val="ro-RO"/>
        </w:rPr>
        <w:instrText xml:space="preserve"> ADDIN ZOTERO_ITEM CSL_CITATION {"citationID":"RU1wcEMC","properties":{"formattedCitation":"(Harrison, 2000)","plainCitation":"(Harrison, 2000)","noteIndex":0},"citationItems":[{"id":448,"uris":["http://zotero.org/users/local/iTLrF09e/items/TJTQ7Q73"],"uri":["http://zotero.org/users/local/iTLrF09e/items/TJTQ7Q73"],"itemData":{"id":448,"type":"article-journal","abstract":"A literature review indicated that the concept of gay af® rmative therapy is fragmented and in need of further evaluation. A research approach was adopted, based on the notion that knowledge is socially constructed. A qualitative approach and descriptive study, using a non-traditional format, was used. This reported events as they occurred, structured by a ® ve stage `framework’ model. The research sample consisted of 33 journal articles and summaries of conference papers, dated between 1982 and 1995. Fifteen themes were identi® ed as features of gay af® rmative therapy. These were synthesised to form an integrated model. Evidence of counsellors working at a micro and macro level within three interconnected domains emerged. A gay af® rmative approach was identi® ed in individual counsellors, within organisations, and within a social movement or professional group.","container-title":"British Journal of Guidance &amp; Counselling","DOI":"10.1080/030698800109600","ISSN":"0306-9885, 1469-3534","issue":"1","journalAbbreviation":"British Journal of Guidance &amp; Counselling","language":"en","page":"37-53","source":"DOI.org (Crossref)","title":"Gay affirmative therapy: A critical analysis of the literature","title-short":"Gay affirmative therapy","volume":"28","author":[{"family":"Harrison","given":"Nigel"}],"issued":{"date-parts":[["2000",2]]}}}],"schema":"https://github.com/citation-style-language/schema/raw/master/csl-citation.json"} </w:instrText>
      </w:r>
      <w:r w:rsidR="00C32A82" w:rsidRPr="00147822">
        <w:rPr>
          <w:rFonts w:ascii="Times New Roman" w:hAnsi="Times New Roman" w:cs="Times New Roman"/>
          <w:sz w:val="24"/>
          <w:szCs w:val="24"/>
          <w:lang w:val="ro-RO"/>
        </w:rPr>
        <w:fldChar w:fldCharType="separate"/>
      </w:r>
      <w:r w:rsidR="00C32A82" w:rsidRPr="00147822">
        <w:rPr>
          <w:rFonts w:ascii="Times New Roman" w:hAnsi="Times New Roman" w:cs="Times New Roman"/>
          <w:sz w:val="24"/>
          <w:lang w:val="ro-RO"/>
        </w:rPr>
        <w:t>(Harrison, 2000)</w:t>
      </w:r>
      <w:r w:rsidR="00C32A82" w:rsidRPr="00147822">
        <w:rPr>
          <w:rFonts w:ascii="Times New Roman" w:hAnsi="Times New Roman" w:cs="Times New Roman"/>
          <w:sz w:val="24"/>
          <w:szCs w:val="24"/>
          <w:lang w:val="ro-RO"/>
        </w:rPr>
        <w:fldChar w:fldCharType="end"/>
      </w:r>
      <w:r w:rsidR="00111A8B" w:rsidRPr="00147822">
        <w:rPr>
          <w:rFonts w:ascii="Times New Roman" w:hAnsi="Times New Roman" w:cs="Times New Roman"/>
          <w:sz w:val="24"/>
          <w:szCs w:val="24"/>
          <w:lang w:val="ro-RO"/>
        </w:rPr>
        <w:t xml:space="preserve">. </w:t>
      </w:r>
      <w:r w:rsidR="00E80811" w:rsidRPr="00147822">
        <w:rPr>
          <w:rFonts w:ascii="Times New Roman" w:hAnsi="Times New Roman" w:cs="Times New Roman"/>
          <w:sz w:val="24"/>
          <w:szCs w:val="24"/>
          <w:lang w:val="ro-RO"/>
        </w:rPr>
        <w:t>O limită a acestei lucrări este bias-ul personal al cercetătorului, acest aspect fiind menționat la începutul articolului.</w:t>
      </w:r>
      <w:r w:rsidR="0033139E" w:rsidRPr="00147822">
        <w:rPr>
          <w:rFonts w:ascii="Times New Roman" w:hAnsi="Times New Roman" w:cs="Times New Roman"/>
          <w:sz w:val="24"/>
          <w:szCs w:val="24"/>
          <w:lang w:val="ro-RO"/>
        </w:rPr>
        <w:t xml:space="preserve"> </w:t>
      </w:r>
      <w:r w:rsidR="002F0DD6" w:rsidRPr="00147822">
        <w:rPr>
          <w:rFonts w:ascii="Times New Roman" w:hAnsi="Times New Roman" w:cs="Times New Roman"/>
          <w:sz w:val="24"/>
          <w:szCs w:val="24"/>
          <w:lang w:val="ro-RO"/>
        </w:rPr>
        <w:t>În ajutorul definirii practicii afirmative în lucrul cu persoanele LGBT</w:t>
      </w:r>
      <w:r w:rsidR="009F08B1" w:rsidRPr="00147822">
        <w:rPr>
          <w:rFonts w:ascii="Times New Roman" w:hAnsi="Times New Roman" w:cs="Times New Roman"/>
          <w:sz w:val="24"/>
          <w:szCs w:val="24"/>
          <w:lang w:val="ro-RO"/>
        </w:rPr>
        <w:t>Q</w:t>
      </w:r>
      <w:r w:rsidR="002F0DD6" w:rsidRPr="00147822">
        <w:rPr>
          <w:rFonts w:ascii="Times New Roman" w:hAnsi="Times New Roman" w:cs="Times New Roman"/>
          <w:sz w:val="24"/>
          <w:szCs w:val="24"/>
          <w:lang w:val="ro-RO"/>
        </w:rPr>
        <w:t xml:space="preserve"> vine și </w:t>
      </w:r>
      <w:r w:rsidR="006D43C1" w:rsidRPr="00147822">
        <w:rPr>
          <w:rFonts w:ascii="Times New Roman" w:hAnsi="Times New Roman" w:cs="Times New Roman"/>
          <w:sz w:val="24"/>
          <w:szCs w:val="24"/>
          <w:lang w:val="ro-RO"/>
        </w:rPr>
        <w:t>Langdridge (2007)</w:t>
      </w:r>
      <w:r w:rsidR="002F0DD6" w:rsidRPr="00147822">
        <w:rPr>
          <w:rFonts w:ascii="Times New Roman" w:hAnsi="Times New Roman" w:cs="Times New Roman"/>
          <w:sz w:val="24"/>
          <w:szCs w:val="24"/>
          <w:lang w:val="ro-RO"/>
        </w:rPr>
        <w:t>, care delimitează această formă de terapie în două versiuni:</w:t>
      </w:r>
      <w:r w:rsidR="00EA0392" w:rsidRPr="00147822">
        <w:rPr>
          <w:rFonts w:ascii="Times New Roman" w:hAnsi="Times New Roman" w:cs="Times New Roman"/>
          <w:sz w:val="24"/>
          <w:szCs w:val="24"/>
          <w:lang w:val="ro-RO"/>
        </w:rPr>
        <w:t xml:space="preserve"> </w:t>
      </w:r>
      <w:r w:rsidR="00913465" w:rsidRPr="00147822">
        <w:rPr>
          <w:rFonts w:ascii="Times New Roman" w:hAnsi="Times New Roman" w:cs="Times New Roman"/>
          <w:sz w:val="24"/>
          <w:szCs w:val="24"/>
          <w:lang w:val="ro-RO"/>
        </w:rPr>
        <w:t>terapie afirmativă etică și terapie afirmativă LGB.</w:t>
      </w:r>
      <w:r w:rsidR="00BC6E75" w:rsidRPr="00147822">
        <w:rPr>
          <w:rFonts w:ascii="Times New Roman" w:hAnsi="Times New Roman" w:cs="Times New Roman"/>
          <w:sz w:val="24"/>
          <w:szCs w:val="24"/>
          <w:lang w:val="ro-RO"/>
        </w:rPr>
        <w:t xml:space="preserve"> Pe de o parte, p</w:t>
      </w:r>
      <w:r w:rsidR="0066660A" w:rsidRPr="00147822">
        <w:rPr>
          <w:rFonts w:ascii="Times New Roman" w:hAnsi="Times New Roman" w:cs="Times New Roman"/>
          <w:sz w:val="24"/>
          <w:szCs w:val="24"/>
          <w:lang w:val="ro-RO"/>
        </w:rPr>
        <w:t xml:space="preserve">rima tratează persoanele heterosexuale și cele homosexuale în același mod, luând totuși în considerare cultura și problemele specifice comunității LGB, Langdridge afirmând despre aceasta că nu este decât terapie afirmativă etică cu persoane LGB, nu formulată special pentru această categorie a populației </w:t>
      </w:r>
      <w:r w:rsidR="0066660A" w:rsidRPr="00147822">
        <w:rPr>
          <w:rFonts w:ascii="Times New Roman" w:hAnsi="Times New Roman" w:cs="Times New Roman"/>
          <w:sz w:val="24"/>
          <w:szCs w:val="24"/>
          <w:lang w:val="ro-RO"/>
        </w:rPr>
        <w:fldChar w:fldCharType="begin"/>
      </w:r>
      <w:r w:rsidR="0066660A" w:rsidRPr="00147822">
        <w:rPr>
          <w:rFonts w:ascii="Times New Roman" w:hAnsi="Times New Roman" w:cs="Times New Roman"/>
          <w:sz w:val="24"/>
          <w:szCs w:val="24"/>
          <w:lang w:val="ro-RO"/>
        </w:rPr>
        <w:instrText xml:space="preserve"> ADDIN ZOTERO_ITEM CSL_CITATION {"citationID":"91DOAgwO","properties":{"formattedCitation":"(Langdridge, 2007)","plainCitation":"(Langdridge, 2007)","noteIndex":0},"citationItems":[{"id":447,"uris":["http://zotero.org/users/local/iTLrF09e/items/4KV49BHF"],"uri":["http://zotero.org/users/local/iTLrF09e/items/4KV49BHF"],"itemData":{"id":447,"type":"article-journal","container-title":"Journal of Gay &amp; Lesbian Psychotherapy","DOI":"10.1300/J236v11n01_03","ISSN":"0891-7140","issue":"1-2","journalAbbreviation":"Journal of Gay &amp; Lesbian Psychotherapy","language":"en","page":"27-43","source":"DOI.org (Crossref)","title":"Gay Affirmative Therapy: A Theoretical Framework and Defence","title-short":"Gay Affirmative Therapy","volume":"11","author":[{"family":"Langdridge","given":"Darren"}],"issued":{"date-parts":[["2007",6,28]]}}}],"schema":"https://github.com/citation-style-language/schema/raw/master/csl-citation.json"} </w:instrText>
      </w:r>
      <w:r w:rsidR="0066660A" w:rsidRPr="00147822">
        <w:rPr>
          <w:rFonts w:ascii="Times New Roman" w:hAnsi="Times New Roman" w:cs="Times New Roman"/>
          <w:sz w:val="24"/>
          <w:szCs w:val="24"/>
          <w:lang w:val="ro-RO"/>
        </w:rPr>
        <w:fldChar w:fldCharType="separate"/>
      </w:r>
      <w:r w:rsidR="0066660A" w:rsidRPr="00147822">
        <w:rPr>
          <w:rFonts w:ascii="Times New Roman" w:hAnsi="Times New Roman" w:cs="Times New Roman"/>
          <w:sz w:val="24"/>
          <w:lang w:val="ro-RO"/>
        </w:rPr>
        <w:t>(Langdridge, 2007)</w:t>
      </w:r>
      <w:r w:rsidR="0066660A" w:rsidRPr="00147822">
        <w:rPr>
          <w:rFonts w:ascii="Times New Roman" w:hAnsi="Times New Roman" w:cs="Times New Roman"/>
          <w:sz w:val="24"/>
          <w:szCs w:val="24"/>
          <w:lang w:val="ro-RO"/>
        </w:rPr>
        <w:fldChar w:fldCharType="end"/>
      </w:r>
      <w:r w:rsidR="0066660A" w:rsidRPr="00147822">
        <w:rPr>
          <w:rFonts w:ascii="Times New Roman" w:hAnsi="Times New Roman" w:cs="Times New Roman"/>
          <w:sz w:val="24"/>
          <w:szCs w:val="24"/>
          <w:lang w:val="ro-RO"/>
        </w:rPr>
        <w:t>.</w:t>
      </w:r>
      <w:r w:rsidR="00BC6E75" w:rsidRPr="00147822">
        <w:rPr>
          <w:rFonts w:ascii="Times New Roman" w:hAnsi="Times New Roman" w:cs="Times New Roman"/>
          <w:sz w:val="24"/>
          <w:szCs w:val="24"/>
          <w:lang w:val="ro-RO"/>
        </w:rPr>
        <w:t xml:space="preserve"> Pe de cealaltă parte, a doua presupune ca terapeutul să răspundă afirmativ și activ la cerințele și problemele persoanelor din comunitate, acesta recunoscându-le identitatea și conceptele asociate și afirmându-le pozitv în vederea diminuării efectelor homofobiei </w:t>
      </w:r>
      <w:r w:rsidR="00BC6E75" w:rsidRPr="00147822">
        <w:rPr>
          <w:rFonts w:ascii="Times New Roman" w:hAnsi="Times New Roman" w:cs="Times New Roman"/>
          <w:sz w:val="24"/>
          <w:szCs w:val="24"/>
          <w:lang w:val="ro-RO"/>
        </w:rPr>
        <w:fldChar w:fldCharType="begin"/>
      </w:r>
      <w:r w:rsidR="00BC6E75" w:rsidRPr="00147822">
        <w:rPr>
          <w:rFonts w:ascii="Times New Roman" w:hAnsi="Times New Roman" w:cs="Times New Roman"/>
          <w:sz w:val="24"/>
          <w:szCs w:val="24"/>
          <w:lang w:val="ro-RO"/>
        </w:rPr>
        <w:instrText xml:space="preserve"> ADDIN ZOTERO_ITEM CSL_CITATION {"citationID":"QGpKKos5","properties":{"formattedCitation":"(Langdridge, 2007)","plainCitation":"(Langdridge, 2007)","noteIndex":0},"citationItems":[{"id":447,"uris":["http://zotero.org/users/local/iTLrF09e/items/4KV49BHF"],"uri":["http://zotero.org/users/local/iTLrF09e/items/4KV49BHF"],"itemData":{"id":447,"type":"article-journal","container-title":"Journal of Gay &amp; Lesbian Psychotherapy","DOI":"10.1300/J236v11n01_03","ISSN":"0891-7140","issue":"1-2","journalAbbreviation":"Journal of Gay &amp; Lesbian Psychotherapy","language":"en","page":"27-43","source":"DOI.org (Crossref)","title":"Gay Affirmative Therapy: A Theoretical Framework and Defence","title-short":"Gay Affirmative Therapy","volume":"11","author":[{"family":"Langdridge","given":"Darren"}],"issued":{"date-parts":[["2007",6,28]]}}}],"schema":"https://github.com/citation-style-language/schema/raw/master/csl-citation.json"} </w:instrText>
      </w:r>
      <w:r w:rsidR="00BC6E75" w:rsidRPr="00147822">
        <w:rPr>
          <w:rFonts w:ascii="Times New Roman" w:hAnsi="Times New Roman" w:cs="Times New Roman"/>
          <w:sz w:val="24"/>
          <w:szCs w:val="24"/>
          <w:lang w:val="ro-RO"/>
        </w:rPr>
        <w:fldChar w:fldCharType="separate"/>
      </w:r>
      <w:r w:rsidR="00BC6E75" w:rsidRPr="00147822">
        <w:rPr>
          <w:rFonts w:ascii="Times New Roman" w:hAnsi="Times New Roman" w:cs="Times New Roman"/>
          <w:sz w:val="24"/>
          <w:lang w:val="ro-RO"/>
        </w:rPr>
        <w:t>(Langdridge, 2007)</w:t>
      </w:r>
      <w:r w:rsidR="00BC6E75" w:rsidRPr="00147822">
        <w:rPr>
          <w:rFonts w:ascii="Times New Roman" w:hAnsi="Times New Roman" w:cs="Times New Roman"/>
          <w:sz w:val="24"/>
          <w:szCs w:val="24"/>
          <w:lang w:val="ro-RO"/>
        </w:rPr>
        <w:fldChar w:fldCharType="end"/>
      </w:r>
      <w:r w:rsidR="00BC6E75" w:rsidRPr="00147822">
        <w:rPr>
          <w:rFonts w:ascii="Times New Roman" w:hAnsi="Times New Roman" w:cs="Times New Roman"/>
          <w:sz w:val="24"/>
          <w:szCs w:val="24"/>
          <w:lang w:val="ro-RO"/>
        </w:rPr>
        <w:t>.</w:t>
      </w:r>
    </w:p>
    <w:p w14:paraId="72D536B4" w14:textId="094B3BB3" w:rsidR="00A620C2" w:rsidRPr="00147822" w:rsidRDefault="00FC7EE2"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lastRenderedPageBreak/>
        <w:t>Mai mult, Goldfried</w:t>
      </w:r>
      <w:r w:rsidR="002854D6" w:rsidRPr="00147822">
        <w:rPr>
          <w:rFonts w:ascii="Times New Roman" w:hAnsi="Times New Roman" w:cs="Times New Roman"/>
          <w:sz w:val="24"/>
          <w:szCs w:val="24"/>
          <w:lang w:val="ro-RO"/>
        </w:rPr>
        <w:t xml:space="preserve"> </w:t>
      </w:r>
      <w:r w:rsidRPr="00147822">
        <w:rPr>
          <w:rFonts w:ascii="Times New Roman" w:hAnsi="Times New Roman" w:cs="Times New Roman"/>
          <w:sz w:val="24"/>
          <w:szCs w:val="24"/>
          <w:lang w:val="ro-RO"/>
        </w:rPr>
        <w:t>(2001) scoate în evidență în lucrarea sa impermeabilitatea literaturii de specialitate în raport cu problemele ce țin de comunitatea LGBT, militând pentru intrarea în „mainstream”</w:t>
      </w:r>
      <w:r w:rsidR="005413FC" w:rsidRPr="00147822">
        <w:rPr>
          <w:rFonts w:ascii="Times New Roman" w:hAnsi="Times New Roman" w:cs="Times New Roman"/>
          <w:sz w:val="24"/>
          <w:szCs w:val="24"/>
          <w:lang w:val="ro-RO"/>
        </w:rPr>
        <w:t xml:space="preserve"> </w:t>
      </w:r>
      <w:r w:rsidR="005413FC" w:rsidRPr="00147822">
        <w:rPr>
          <w:rFonts w:ascii="Times New Roman" w:hAnsi="Times New Roman" w:cs="Times New Roman"/>
          <w:sz w:val="24"/>
          <w:szCs w:val="24"/>
          <w:lang w:val="ro-RO"/>
        </w:rPr>
        <w:fldChar w:fldCharType="begin"/>
      </w:r>
      <w:r w:rsidR="005413FC" w:rsidRPr="00147822">
        <w:rPr>
          <w:rFonts w:ascii="Times New Roman" w:hAnsi="Times New Roman" w:cs="Times New Roman"/>
          <w:sz w:val="24"/>
          <w:szCs w:val="24"/>
          <w:lang w:val="ro-RO"/>
        </w:rPr>
        <w:instrText xml:space="preserve"> ADDIN ZOTERO_ITEM CSL_CITATION {"citationID":"hLUS1r4R","properties":{"formattedCitation":"(Goldfried, 2001)","plainCitation":"(Goldfried, 2001)","noteIndex":0},"citationItems":[{"id":449,"uris":["http://zotero.org/users/local/iTLrF09e/items/K8SCKLIP"],"uri":["http://zotero.org/users/local/iTLrF09e/items/K8SCKLIP"],"itemData":{"id":449,"type":"article-journal","container-title":"American Psychologist","language":"en","page":"12","source":"Zotero","title":"Integrating Gay, Lesbian, and Bisexual Issues Into Mainstream Psychology","author":[{"family":"Goldfried","given":"Marvin R"}],"issued":{"date-parts":[["2001"]]}}}],"schema":"https://github.com/citation-style-language/schema/raw/master/csl-citation.json"} </w:instrText>
      </w:r>
      <w:r w:rsidR="005413FC" w:rsidRPr="00147822">
        <w:rPr>
          <w:rFonts w:ascii="Times New Roman" w:hAnsi="Times New Roman" w:cs="Times New Roman"/>
          <w:sz w:val="24"/>
          <w:szCs w:val="24"/>
          <w:lang w:val="ro-RO"/>
        </w:rPr>
        <w:fldChar w:fldCharType="separate"/>
      </w:r>
      <w:r w:rsidR="005413FC" w:rsidRPr="00147822">
        <w:rPr>
          <w:rFonts w:ascii="Times New Roman" w:hAnsi="Times New Roman" w:cs="Times New Roman"/>
          <w:sz w:val="24"/>
          <w:lang w:val="ro-RO"/>
        </w:rPr>
        <w:t>(Goldfried, 2001)</w:t>
      </w:r>
      <w:r w:rsidR="005413FC" w:rsidRPr="00147822">
        <w:rPr>
          <w:rFonts w:ascii="Times New Roman" w:hAnsi="Times New Roman" w:cs="Times New Roman"/>
          <w:sz w:val="24"/>
          <w:szCs w:val="24"/>
          <w:lang w:val="ro-RO"/>
        </w:rPr>
        <w:fldChar w:fldCharType="end"/>
      </w:r>
      <w:r w:rsidRPr="00147822">
        <w:rPr>
          <w:rFonts w:ascii="Times New Roman" w:hAnsi="Times New Roman" w:cs="Times New Roman"/>
          <w:sz w:val="24"/>
          <w:szCs w:val="24"/>
          <w:lang w:val="ro-RO"/>
        </w:rPr>
        <w:t xml:space="preserve"> a acesteia, spre deosebire de caracterul nișat de care dă dovadă în momentul </w:t>
      </w:r>
      <w:r w:rsidR="00E70F02" w:rsidRPr="00147822">
        <w:rPr>
          <w:rFonts w:ascii="Times New Roman" w:hAnsi="Times New Roman" w:cs="Times New Roman"/>
          <w:sz w:val="24"/>
          <w:szCs w:val="24"/>
          <w:lang w:val="ro-RO"/>
        </w:rPr>
        <w:t xml:space="preserve">publicării </w:t>
      </w:r>
      <w:r w:rsidRPr="00147822">
        <w:rPr>
          <w:rFonts w:ascii="Times New Roman" w:hAnsi="Times New Roman" w:cs="Times New Roman"/>
          <w:sz w:val="24"/>
          <w:szCs w:val="24"/>
          <w:lang w:val="ro-RO"/>
        </w:rPr>
        <w:t xml:space="preserve">articolului. </w:t>
      </w:r>
      <w:r w:rsidR="005C79B1" w:rsidRPr="00147822">
        <w:rPr>
          <w:rFonts w:ascii="Times New Roman" w:hAnsi="Times New Roman" w:cs="Times New Roman"/>
          <w:sz w:val="24"/>
          <w:szCs w:val="24"/>
          <w:lang w:val="ro-RO"/>
        </w:rPr>
        <w:t xml:space="preserve">După spusele sale, „se pare că specialiștii LGB spun, dar restul psihologiei nu ascultă” </w:t>
      </w:r>
      <w:r w:rsidR="005C79B1" w:rsidRPr="00147822">
        <w:rPr>
          <w:rFonts w:ascii="Times New Roman" w:hAnsi="Times New Roman" w:cs="Times New Roman"/>
          <w:sz w:val="24"/>
          <w:szCs w:val="24"/>
          <w:lang w:val="ro-RO"/>
        </w:rPr>
        <w:fldChar w:fldCharType="begin"/>
      </w:r>
      <w:r w:rsidR="005C79B1" w:rsidRPr="00147822">
        <w:rPr>
          <w:rFonts w:ascii="Times New Roman" w:hAnsi="Times New Roman" w:cs="Times New Roman"/>
          <w:sz w:val="24"/>
          <w:szCs w:val="24"/>
          <w:lang w:val="ro-RO"/>
        </w:rPr>
        <w:instrText xml:space="preserve"> ADDIN ZOTERO_ITEM CSL_CITATION {"citationID":"WyiZNnCs","properties":{"formattedCitation":"(Goldfried, 2001)","plainCitation":"(Goldfried, 2001)","noteIndex":0},"citationItems":[{"id":449,"uris":["http://zotero.org/users/local/iTLrF09e/items/K8SCKLIP"],"uri":["http://zotero.org/users/local/iTLrF09e/items/K8SCKLIP"],"itemData":{"id":449,"type":"article-journal","container-title":"American Psychologist","language":"en","page":"12","source":"Zotero","title":"Integrating Gay, Lesbian, and Bisexual Issues Into Mainstream Psychology","author":[{"family":"Goldfried","given":"Marvin R"}],"issued":{"date-parts":[["2001"]]}}}],"schema":"https://github.com/citation-style-language/schema/raw/master/csl-citation.json"} </w:instrText>
      </w:r>
      <w:r w:rsidR="005C79B1" w:rsidRPr="00147822">
        <w:rPr>
          <w:rFonts w:ascii="Times New Roman" w:hAnsi="Times New Roman" w:cs="Times New Roman"/>
          <w:sz w:val="24"/>
          <w:szCs w:val="24"/>
          <w:lang w:val="ro-RO"/>
        </w:rPr>
        <w:fldChar w:fldCharType="separate"/>
      </w:r>
      <w:r w:rsidR="005C79B1" w:rsidRPr="00147822">
        <w:rPr>
          <w:rFonts w:ascii="Times New Roman" w:hAnsi="Times New Roman" w:cs="Times New Roman"/>
          <w:sz w:val="24"/>
          <w:lang w:val="ro-RO"/>
        </w:rPr>
        <w:t>(Goldfried, 2001)</w:t>
      </w:r>
      <w:r w:rsidR="005C79B1" w:rsidRPr="00147822">
        <w:rPr>
          <w:rFonts w:ascii="Times New Roman" w:hAnsi="Times New Roman" w:cs="Times New Roman"/>
          <w:sz w:val="24"/>
          <w:szCs w:val="24"/>
          <w:lang w:val="ro-RO"/>
        </w:rPr>
        <w:fldChar w:fldCharType="end"/>
      </w:r>
      <w:r w:rsidR="005C79B1" w:rsidRPr="00147822">
        <w:rPr>
          <w:rFonts w:ascii="Times New Roman" w:hAnsi="Times New Roman" w:cs="Times New Roman"/>
          <w:sz w:val="24"/>
          <w:szCs w:val="24"/>
          <w:lang w:val="ro-RO"/>
        </w:rPr>
        <w:t xml:space="preserve">. El tratează lipsa integrării domeniului studiului comunității LGB din perspectiva problemelor de dezvoltare și îmbătrânire, suicid în rândul adolescenților, abuz de substanțe, victimizare și abuz și relații familiale și de cuplu </w:t>
      </w:r>
      <w:r w:rsidR="005C79B1" w:rsidRPr="00147822">
        <w:rPr>
          <w:rFonts w:ascii="Times New Roman" w:hAnsi="Times New Roman" w:cs="Times New Roman"/>
          <w:sz w:val="24"/>
          <w:szCs w:val="24"/>
          <w:lang w:val="ro-RO"/>
        </w:rPr>
        <w:fldChar w:fldCharType="begin"/>
      </w:r>
      <w:r w:rsidR="005C79B1" w:rsidRPr="00147822">
        <w:rPr>
          <w:rFonts w:ascii="Times New Roman" w:hAnsi="Times New Roman" w:cs="Times New Roman"/>
          <w:sz w:val="24"/>
          <w:szCs w:val="24"/>
          <w:lang w:val="ro-RO"/>
        </w:rPr>
        <w:instrText xml:space="preserve"> ADDIN ZOTERO_ITEM CSL_CITATION {"citationID":"qXvq9YLS","properties":{"formattedCitation":"(Goldfried, 2001)","plainCitation":"(Goldfried, 2001)","noteIndex":0},"citationItems":[{"id":449,"uris":["http://zotero.org/users/local/iTLrF09e/items/K8SCKLIP"],"uri":["http://zotero.org/users/local/iTLrF09e/items/K8SCKLIP"],"itemData":{"id":449,"type":"article-journal","container-title":"American Psychologist","language":"en","page":"12","source":"Zotero","title":"Integrating Gay, Lesbian, and Bisexual Issues Into Mainstream Psychology","author":[{"family":"Goldfried","given":"Marvin R"}],"issued":{"date-parts":[["2001"]]}}}],"schema":"https://github.com/citation-style-language/schema/raw/master/csl-citation.json"} </w:instrText>
      </w:r>
      <w:r w:rsidR="005C79B1" w:rsidRPr="00147822">
        <w:rPr>
          <w:rFonts w:ascii="Times New Roman" w:hAnsi="Times New Roman" w:cs="Times New Roman"/>
          <w:sz w:val="24"/>
          <w:szCs w:val="24"/>
          <w:lang w:val="ro-RO"/>
        </w:rPr>
        <w:fldChar w:fldCharType="separate"/>
      </w:r>
      <w:r w:rsidR="005C79B1" w:rsidRPr="00147822">
        <w:rPr>
          <w:rFonts w:ascii="Times New Roman" w:hAnsi="Times New Roman" w:cs="Times New Roman"/>
          <w:sz w:val="24"/>
          <w:lang w:val="ro-RO"/>
        </w:rPr>
        <w:t>(Goldfried, 2001)</w:t>
      </w:r>
      <w:r w:rsidR="005C79B1" w:rsidRPr="00147822">
        <w:rPr>
          <w:rFonts w:ascii="Times New Roman" w:hAnsi="Times New Roman" w:cs="Times New Roman"/>
          <w:sz w:val="24"/>
          <w:szCs w:val="24"/>
          <w:lang w:val="ro-RO"/>
        </w:rPr>
        <w:fldChar w:fldCharType="end"/>
      </w:r>
      <w:r w:rsidR="005C79B1" w:rsidRPr="00147822">
        <w:rPr>
          <w:rFonts w:ascii="Times New Roman" w:hAnsi="Times New Roman" w:cs="Times New Roman"/>
          <w:sz w:val="24"/>
          <w:szCs w:val="24"/>
          <w:lang w:val="ro-RO"/>
        </w:rPr>
        <w:t xml:space="preserve">. </w:t>
      </w:r>
      <w:r w:rsidR="00353225" w:rsidRPr="00147822">
        <w:rPr>
          <w:rFonts w:ascii="Times New Roman" w:hAnsi="Times New Roman" w:cs="Times New Roman"/>
          <w:sz w:val="24"/>
          <w:szCs w:val="24"/>
          <w:lang w:val="ro-RO"/>
        </w:rPr>
        <w:t xml:space="preserve">Pentru a rezolva această discrepanță, Goldfried propune întemeierea unei organizații ce poartă numele de AFFIRM (Psychologist Affirming Their Gay, Lesbian, and Bisexual Family), care are ca scop atât susținerea familiilor persoanelor aparținând comunității, cât și susținerea cercetării și publicării în acest domeniu </w:t>
      </w:r>
      <w:r w:rsidR="00353225" w:rsidRPr="00147822">
        <w:rPr>
          <w:rFonts w:ascii="Times New Roman" w:hAnsi="Times New Roman" w:cs="Times New Roman"/>
          <w:sz w:val="24"/>
          <w:szCs w:val="24"/>
          <w:lang w:val="ro-RO"/>
        </w:rPr>
        <w:fldChar w:fldCharType="begin"/>
      </w:r>
      <w:r w:rsidR="00353225" w:rsidRPr="00147822">
        <w:rPr>
          <w:rFonts w:ascii="Times New Roman" w:hAnsi="Times New Roman" w:cs="Times New Roman"/>
          <w:sz w:val="24"/>
          <w:szCs w:val="24"/>
          <w:lang w:val="ro-RO"/>
        </w:rPr>
        <w:instrText xml:space="preserve"> ADDIN ZOTERO_ITEM CSL_CITATION {"citationID":"oLQJ6Ls1","properties":{"formattedCitation":"(Goldfried, 2001)","plainCitation":"(Goldfried, 2001)","noteIndex":0},"citationItems":[{"id":449,"uris":["http://zotero.org/users/local/iTLrF09e/items/K8SCKLIP"],"uri":["http://zotero.org/users/local/iTLrF09e/items/K8SCKLIP"],"itemData":{"id":449,"type":"article-journal","container-title":"American Psychologist","language":"en","page":"12","source":"Zotero","title":"Integrating Gay, Lesbian, and Bisexual Issues Into Mainstream Psychology","author":[{"family":"Goldfried","given":"Marvin R"}],"issued":{"date-parts":[["2001"]]}}}],"schema":"https://github.com/citation-style-language/schema/raw/master/csl-citation.json"} </w:instrText>
      </w:r>
      <w:r w:rsidR="00353225" w:rsidRPr="00147822">
        <w:rPr>
          <w:rFonts w:ascii="Times New Roman" w:hAnsi="Times New Roman" w:cs="Times New Roman"/>
          <w:sz w:val="24"/>
          <w:szCs w:val="24"/>
          <w:lang w:val="ro-RO"/>
        </w:rPr>
        <w:fldChar w:fldCharType="separate"/>
      </w:r>
      <w:r w:rsidR="00353225" w:rsidRPr="00147822">
        <w:rPr>
          <w:rFonts w:ascii="Times New Roman" w:hAnsi="Times New Roman" w:cs="Times New Roman"/>
          <w:sz w:val="24"/>
          <w:lang w:val="ro-RO"/>
        </w:rPr>
        <w:t>(Goldfried, 2001)</w:t>
      </w:r>
      <w:r w:rsidR="00353225" w:rsidRPr="00147822">
        <w:rPr>
          <w:rFonts w:ascii="Times New Roman" w:hAnsi="Times New Roman" w:cs="Times New Roman"/>
          <w:sz w:val="24"/>
          <w:szCs w:val="24"/>
          <w:lang w:val="ro-RO"/>
        </w:rPr>
        <w:fldChar w:fldCharType="end"/>
      </w:r>
      <w:r w:rsidR="00353225" w:rsidRPr="00147822">
        <w:rPr>
          <w:rFonts w:ascii="Times New Roman" w:hAnsi="Times New Roman" w:cs="Times New Roman"/>
          <w:sz w:val="24"/>
          <w:szCs w:val="24"/>
          <w:lang w:val="ro-RO"/>
        </w:rPr>
        <w:t>.</w:t>
      </w:r>
      <w:r w:rsidR="004E6BE7" w:rsidRPr="00147822">
        <w:rPr>
          <w:rFonts w:ascii="Times New Roman" w:hAnsi="Times New Roman" w:cs="Times New Roman"/>
          <w:sz w:val="24"/>
          <w:szCs w:val="24"/>
          <w:lang w:val="ro-RO"/>
        </w:rPr>
        <w:t xml:space="preserve"> Astfel, se poate observa punerea în practică a perspectivei afirmative cu privire la persoanele LGBT. </w:t>
      </w:r>
      <w:r w:rsidR="00146E6E" w:rsidRPr="00147822">
        <w:rPr>
          <w:rFonts w:ascii="Times New Roman" w:hAnsi="Times New Roman" w:cs="Times New Roman"/>
          <w:sz w:val="24"/>
          <w:szCs w:val="24"/>
          <w:lang w:val="ro-RO"/>
        </w:rPr>
        <w:t>O altă astfel de traducere în practică este conturată de modelul ASSET (Affirmative supportive safe and empowerinf talk), o abordare de consiliere afirmativă de grup specific</w:t>
      </w:r>
      <w:r w:rsidR="001C7DCD" w:rsidRPr="00147822">
        <w:rPr>
          <w:rFonts w:ascii="Times New Roman" w:hAnsi="Times New Roman" w:cs="Times New Roman"/>
          <w:sz w:val="24"/>
          <w:szCs w:val="24"/>
          <w:lang w:val="ro-RO"/>
        </w:rPr>
        <w:t>ă</w:t>
      </w:r>
      <w:r w:rsidR="00146E6E" w:rsidRPr="00147822">
        <w:rPr>
          <w:rFonts w:ascii="Times New Roman" w:hAnsi="Times New Roman" w:cs="Times New Roman"/>
          <w:sz w:val="24"/>
          <w:szCs w:val="24"/>
          <w:lang w:val="ro-RO"/>
        </w:rPr>
        <w:t xml:space="preserve"> mediului școlar</w:t>
      </w:r>
      <w:r w:rsidR="001C7DCD" w:rsidRPr="00147822">
        <w:rPr>
          <w:rFonts w:ascii="Times New Roman" w:hAnsi="Times New Roman" w:cs="Times New Roman"/>
          <w:sz w:val="24"/>
          <w:szCs w:val="24"/>
          <w:lang w:val="ro-RO"/>
        </w:rPr>
        <w:t xml:space="preserve"> inițiată de Craig și colaboratorii săi (201</w:t>
      </w:r>
      <w:r w:rsidR="00802A1A" w:rsidRPr="00147822">
        <w:rPr>
          <w:rFonts w:ascii="Times New Roman" w:hAnsi="Times New Roman" w:cs="Times New Roman"/>
          <w:sz w:val="24"/>
          <w:szCs w:val="24"/>
          <w:lang w:val="ro-RO"/>
        </w:rPr>
        <w:t>4</w:t>
      </w:r>
      <w:r w:rsidR="001C7DCD" w:rsidRPr="00147822">
        <w:rPr>
          <w:rFonts w:ascii="Times New Roman" w:hAnsi="Times New Roman" w:cs="Times New Roman"/>
          <w:sz w:val="24"/>
          <w:szCs w:val="24"/>
          <w:lang w:val="ro-RO"/>
        </w:rPr>
        <w:t xml:space="preserve">). </w:t>
      </w:r>
      <w:r w:rsidR="0070613A" w:rsidRPr="00147822">
        <w:rPr>
          <w:rFonts w:ascii="Times New Roman" w:hAnsi="Times New Roman" w:cs="Times New Roman"/>
          <w:sz w:val="24"/>
          <w:szCs w:val="24"/>
          <w:lang w:val="ro-RO"/>
        </w:rPr>
        <w:t>În studiul lor, aceștia au testat eficiența acestei intervenții afirmative de grup asupra stimei de sine, coping-ului proactiv și a simțului comunitar în ceea ce privește minoritățile rasiale și etnice ce fac parte din comunitatea LGBTQ</w:t>
      </w:r>
      <w:r w:rsidR="00802A1A" w:rsidRPr="00147822">
        <w:rPr>
          <w:rFonts w:ascii="Times New Roman" w:hAnsi="Times New Roman" w:cs="Times New Roman"/>
          <w:sz w:val="24"/>
          <w:szCs w:val="24"/>
          <w:lang w:val="ro-RO"/>
        </w:rPr>
        <w:t xml:space="preserve"> </w:t>
      </w:r>
      <w:r w:rsidR="00802A1A" w:rsidRPr="00147822">
        <w:rPr>
          <w:rFonts w:ascii="Times New Roman" w:hAnsi="Times New Roman" w:cs="Times New Roman"/>
          <w:sz w:val="24"/>
          <w:szCs w:val="24"/>
          <w:lang w:val="ro-RO"/>
        </w:rPr>
        <w:fldChar w:fldCharType="begin"/>
      </w:r>
      <w:r w:rsidR="00802A1A" w:rsidRPr="00147822">
        <w:rPr>
          <w:rFonts w:ascii="Times New Roman" w:hAnsi="Times New Roman" w:cs="Times New Roman"/>
          <w:sz w:val="24"/>
          <w:szCs w:val="24"/>
          <w:lang w:val="ro-RO"/>
        </w:rPr>
        <w:instrText xml:space="preserve"> ADDIN ZOTERO_ITEM CSL_CITATION {"citationID":"oBClCkeo","properties":{"formattedCitation":"(Craig et al., 2014)","plainCitation":"(Craig et al., 2014)","noteIndex":0},"citationItems":[{"id":435,"uris":["http://zotero.org/users/local/iTLrF09e/items/WGJA82CW"],"uri":["http://zotero.org/users/local/iTLrF09e/items/WGJA82CW"],"itemData":{"id":435,"type":"article-journal","abstract":"Sexual minority youth (SMY) face multiple challenges as a result of their marginalized sexual and/or gender identities, yet evidence informed programs for the population are absent from the literature. This study describes the pilot research efforts of afﬁrmative supportive safe and empowering talk (ASSET), the ﬁrst LGBTQ afﬁrmative school-based group counseling intervention created speciﬁcally to promote resiliency. In a pilot uncontrolled trial, multiethnic SMY (n = 263) completed measures of self-esteem, social connectedness, and proactive coping at baseline and following completion of the ASSET intervention. Postintervention analysis using general linear modeling suggests that self-esteem and proactive coping increased signiﬁcantly across all subgroups, while social connectedness remained constant. ASSET holds promise to enhance the resiliency of SMY in school-based practice settings. Further research should address the effect of ASSET participation on measures of risk and resiliency, and compare outcomes across multiple group interventions.","container-title":"Child and Adolescent Social Work Journal","DOI":"10.1007/s10560-013-0311-7","ISSN":"0738-0151, 1573-2797","issue":"1","journalAbbreviation":"Child Adolesc Soc Work J","language":"en","page":"87-106","source":"DOI.org (Crossref)","title":"School-Based Groups to Support Multiethnic Sexual Minority Youth Resiliency: Preliminary Effectiveness","title-short":"School-Based Groups to Support Multiethnic Sexual Minority Youth Resiliency","volume":"31","author":[{"family":"Craig","given":"Shelley L."},{"family":"Austin","given":"Ashley"},{"family":"McInroy","given":"Lauren B."}],"issued":{"date-parts":[["2014",2]]}}}],"schema":"https://github.com/citation-style-language/schema/raw/master/csl-citation.json"} </w:instrText>
      </w:r>
      <w:r w:rsidR="00802A1A" w:rsidRPr="00147822">
        <w:rPr>
          <w:rFonts w:ascii="Times New Roman" w:hAnsi="Times New Roman" w:cs="Times New Roman"/>
          <w:sz w:val="24"/>
          <w:szCs w:val="24"/>
          <w:lang w:val="ro-RO"/>
        </w:rPr>
        <w:fldChar w:fldCharType="separate"/>
      </w:r>
      <w:r w:rsidR="00802A1A" w:rsidRPr="00147822">
        <w:rPr>
          <w:rFonts w:ascii="Times New Roman" w:hAnsi="Times New Roman" w:cs="Times New Roman"/>
          <w:sz w:val="24"/>
          <w:lang w:val="ro-RO"/>
        </w:rPr>
        <w:t>(Craig et al., 2014)</w:t>
      </w:r>
      <w:r w:rsidR="00802A1A" w:rsidRPr="00147822">
        <w:rPr>
          <w:rFonts w:ascii="Times New Roman" w:hAnsi="Times New Roman" w:cs="Times New Roman"/>
          <w:sz w:val="24"/>
          <w:szCs w:val="24"/>
          <w:lang w:val="ro-RO"/>
        </w:rPr>
        <w:fldChar w:fldCharType="end"/>
      </w:r>
      <w:r w:rsidR="0070613A" w:rsidRPr="00147822">
        <w:rPr>
          <w:rFonts w:ascii="Times New Roman" w:hAnsi="Times New Roman" w:cs="Times New Roman"/>
          <w:sz w:val="24"/>
          <w:szCs w:val="24"/>
          <w:lang w:val="ro-RO"/>
        </w:rPr>
        <w:t>.</w:t>
      </w:r>
      <w:r w:rsidR="00802A1A" w:rsidRPr="00147822">
        <w:rPr>
          <w:rFonts w:ascii="Times New Roman" w:hAnsi="Times New Roman" w:cs="Times New Roman"/>
          <w:sz w:val="24"/>
          <w:szCs w:val="24"/>
          <w:lang w:val="ro-RO"/>
        </w:rPr>
        <w:t xml:space="preserve"> </w:t>
      </w:r>
      <w:r w:rsidR="00FA7623" w:rsidRPr="00147822">
        <w:rPr>
          <w:rFonts w:ascii="Times New Roman" w:hAnsi="Times New Roman" w:cs="Times New Roman"/>
          <w:sz w:val="24"/>
          <w:szCs w:val="24"/>
          <w:lang w:val="ro-RO"/>
        </w:rPr>
        <w:t xml:space="preserve">Datele au arătat o creștere de scurtă durată a stimei de sine, cât și a coping-ului proactiv, existând astfel suport pentru o intervenție de acest fel în mediul școlar de care să beneficieze tinerii aparținând comunității LGBTQ </w:t>
      </w:r>
      <w:r w:rsidR="00FA7623" w:rsidRPr="00147822">
        <w:rPr>
          <w:rFonts w:ascii="Times New Roman" w:hAnsi="Times New Roman" w:cs="Times New Roman"/>
          <w:sz w:val="24"/>
          <w:szCs w:val="24"/>
          <w:lang w:val="ro-RO"/>
        </w:rPr>
        <w:fldChar w:fldCharType="begin"/>
      </w:r>
      <w:r w:rsidR="00FA7623" w:rsidRPr="00147822">
        <w:rPr>
          <w:rFonts w:ascii="Times New Roman" w:hAnsi="Times New Roman" w:cs="Times New Roman"/>
          <w:sz w:val="24"/>
          <w:szCs w:val="24"/>
          <w:lang w:val="ro-RO"/>
        </w:rPr>
        <w:instrText xml:space="preserve"> ADDIN ZOTERO_ITEM CSL_CITATION {"citationID":"6RnmQcA0","properties":{"formattedCitation":"(Craig et al., 2014)","plainCitation":"(Craig et al., 2014)","noteIndex":0},"citationItems":[{"id":435,"uris":["http://zotero.org/users/local/iTLrF09e/items/WGJA82CW"],"uri":["http://zotero.org/users/local/iTLrF09e/items/WGJA82CW"],"itemData":{"id":435,"type":"article-journal","abstract":"Sexual minority youth (SMY) face multiple challenges as a result of their marginalized sexual and/or gender identities, yet evidence informed programs for the population are absent from the literature. This study describes the pilot research efforts of afﬁrmative supportive safe and empowering talk (ASSET), the ﬁrst LGBTQ afﬁrmative school-based group counseling intervention created speciﬁcally to promote resiliency. In a pilot uncontrolled trial, multiethnic SMY (n = 263) completed measures of self-esteem, social connectedness, and proactive coping at baseline and following completion of the ASSET intervention. Postintervention analysis using general linear modeling suggests that self-esteem and proactive coping increased signiﬁcantly across all subgroups, while social connectedness remained constant. ASSET holds promise to enhance the resiliency of SMY in school-based practice settings. Further research should address the effect of ASSET participation on measures of risk and resiliency, and compare outcomes across multiple group interventions.","container-title":"Child and Adolescent Social Work Journal","DOI":"10.1007/s10560-013-0311-7","ISSN":"0738-0151, 1573-2797","issue":"1","journalAbbreviation":"Child Adolesc Soc Work J","language":"en","page":"87-106","source":"DOI.org (Crossref)","title":"School-Based Groups to Support Multiethnic Sexual Minority Youth Resiliency: Preliminary Effectiveness","title-short":"School-Based Groups to Support Multiethnic Sexual Minority Youth Resiliency","volume":"31","author":[{"family":"Craig","given":"Shelley L."},{"family":"Austin","given":"Ashley"},{"family":"McInroy","given":"Lauren B."}],"issued":{"date-parts":[["2014",2]]}}}],"schema":"https://github.com/citation-style-language/schema/raw/master/csl-citation.json"} </w:instrText>
      </w:r>
      <w:r w:rsidR="00FA7623" w:rsidRPr="00147822">
        <w:rPr>
          <w:rFonts w:ascii="Times New Roman" w:hAnsi="Times New Roman" w:cs="Times New Roman"/>
          <w:sz w:val="24"/>
          <w:szCs w:val="24"/>
          <w:lang w:val="ro-RO"/>
        </w:rPr>
        <w:fldChar w:fldCharType="separate"/>
      </w:r>
      <w:r w:rsidR="00FA7623" w:rsidRPr="00147822">
        <w:rPr>
          <w:rFonts w:ascii="Times New Roman" w:hAnsi="Times New Roman" w:cs="Times New Roman"/>
          <w:sz w:val="24"/>
          <w:lang w:val="ro-RO"/>
        </w:rPr>
        <w:t>(Craig et al., 2014)</w:t>
      </w:r>
      <w:r w:rsidR="00FA7623" w:rsidRPr="00147822">
        <w:rPr>
          <w:rFonts w:ascii="Times New Roman" w:hAnsi="Times New Roman" w:cs="Times New Roman"/>
          <w:sz w:val="24"/>
          <w:szCs w:val="24"/>
          <w:lang w:val="ro-RO"/>
        </w:rPr>
        <w:fldChar w:fldCharType="end"/>
      </w:r>
      <w:r w:rsidR="00FA7623" w:rsidRPr="00147822">
        <w:rPr>
          <w:rFonts w:ascii="Times New Roman" w:hAnsi="Times New Roman" w:cs="Times New Roman"/>
          <w:sz w:val="24"/>
          <w:szCs w:val="24"/>
          <w:lang w:val="ro-RO"/>
        </w:rPr>
        <w:t>.</w:t>
      </w:r>
    </w:p>
    <w:p w14:paraId="263DEE9D" w14:textId="2DEF8853" w:rsidR="00153471" w:rsidRDefault="00153471"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sz w:val="24"/>
          <w:szCs w:val="24"/>
          <w:lang w:val="ro-RO"/>
        </w:rPr>
        <w:t xml:space="preserve">Studiul psihoterapiei afirmative în cazul persoanelor LGBTQ este aparent încă la început, existând multă confuzie cu privire la ce este aceasta mai exact și cum poate fi tradusă metodologic în practică. Totuși, putem trage concluzia că aceasta se conturează mai degrabă ca o paradigmă și competență intrinsecă a terapeuților, un mod de lucru cu persoanele LGBTQ care ia în calcul aspectele unice cu care se confruntă acestea în viața lor de zi cu zi. </w:t>
      </w:r>
      <w:r w:rsidR="00B81416" w:rsidRPr="00147822">
        <w:rPr>
          <w:rFonts w:ascii="Times New Roman" w:hAnsi="Times New Roman" w:cs="Times New Roman"/>
          <w:sz w:val="24"/>
          <w:szCs w:val="24"/>
          <w:lang w:val="ro-RO"/>
        </w:rPr>
        <w:t xml:space="preserve">Deși s-a </w:t>
      </w:r>
      <w:r w:rsidR="00B81416" w:rsidRPr="00147822">
        <w:rPr>
          <w:rFonts w:ascii="Times New Roman" w:hAnsi="Times New Roman" w:cs="Times New Roman"/>
          <w:sz w:val="24"/>
          <w:szCs w:val="24"/>
          <w:lang w:val="ro-RO"/>
        </w:rPr>
        <w:lastRenderedPageBreak/>
        <w:t>ajuns departe de la depatologizarea homosexualității din 1973, cercetarea în acest domeniu este deficitară și insuficientă, iar studiile ce vizează problemele comunității încă nu au ajuns să fie vizibile tuturor, însăși instituțiile de învățământ evitând intrarea în detaliu în acest domeniu</w:t>
      </w:r>
      <w:r w:rsidR="00147822">
        <w:rPr>
          <w:rFonts w:ascii="Times New Roman" w:hAnsi="Times New Roman" w:cs="Times New Roman"/>
          <w:sz w:val="24"/>
          <w:szCs w:val="24"/>
          <w:lang w:val="ro-RO"/>
        </w:rPr>
        <w:t xml:space="preserve"> divers.</w:t>
      </w:r>
    </w:p>
    <w:p w14:paraId="594DB523" w14:textId="152AE984" w:rsidR="00147822" w:rsidRDefault="00147822" w:rsidP="00147822">
      <w:pPr>
        <w:spacing w:line="480" w:lineRule="auto"/>
        <w:jc w:val="both"/>
        <w:rPr>
          <w:rFonts w:ascii="Times New Roman" w:hAnsi="Times New Roman" w:cs="Times New Roman"/>
          <w:sz w:val="24"/>
          <w:szCs w:val="24"/>
          <w:lang w:val="ro-RO"/>
        </w:rPr>
      </w:pPr>
    </w:p>
    <w:p w14:paraId="2A4D32B7" w14:textId="6E9F4E13" w:rsidR="00147822" w:rsidRDefault="00147822" w:rsidP="00147822">
      <w:pPr>
        <w:spacing w:line="480" w:lineRule="auto"/>
        <w:jc w:val="both"/>
        <w:rPr>
          <w:rFonts w:ascii="Times New Roman" w:hAnsi="Times New Roman" w:cs="Times New Roman"/>
          <w:sz w:val="24"/>
          <w:szCs w:val="24"/>
          <w:lang w:val="ro-RO"/>
        </w:rPr>
      </w:pPr>
    </w:p>
    <w:p w14:paraId="7083268F" w14:textId="726B3F4C" w:rsidR="00147822" w:rsidRDefault="00147822" w:rsidP="00147822">
      <w:pPr>
        <w:spacing w:line="480" w:lineRule="auto"/>
        <w:jc w:val="both"/>
        <w:rPr>
          <w:rFonts w:ascii="Times New Roman" w:hAnsi="Times New Roman" w:cs="Times New Roman"/>
          <w:sz w:val="24"/>
          <w:szCs w:val="24"/>
          <w:lang w:val="ro-RO"/>
        </w:rPr>
      </w:pPr>
    </w:p>
    <w:p w14:paraId="1768307C" w14:textId="1318D1DA" w:rsidR="00147822" w:rsidRDefault="00147822" w:rsidP="00147822">
      <w:pPr>
        <w:spacing w:line="480" w:lineRule="auto"/>
        <w:jc w:val="both"/>
        <w:rPr>
          <w:rFonts w:ascii="Times New Roman" w:hAnsi="Times New Roman" w:cs="Times New Roman"/>
          <w:sz w:val="24"/>
          <w:szCs w:val="24"/>
          <w:lang w:val="ro-RO"/>
        </w:rPr>
      </w:pPr>
    </w:p>
    <w:p w14:paraId="3A3752A4" w14:textId="776A2B20" w:rsidR="00147822" w:rsidRDefault="00147822" w:rsidP="00147822">
      <w:pPr>
        <w:spacing w:line="480" w:lineRule="auto"/>
        <w:jc w:val="both"/>
        <w:rPr>
          <w:rFonts w:ascii="Times New Roman" w:hAnsi="Times New Roman" w:cs="Times New Roman"/>
          <w:sz w:val="24"/>
          <w:szCs w:val="24"/>
          <w:lang w:val="ro-RO"/>
        </w:rPr>
      </w:pPr>
    </w:p>
    <w:p w14:paraId="3F056AC1" w14:textId="4DDD38F7" w:rsidR="00147822" w:rsidRDefault="00147822" w:rsidP="00147822">
      <w:pPr>
        <w:spacing w:line="480" w:lineRule="auto"/>
        <w:jc w:val="both"/>
        <w:rPr>
          <w:rFonts w:ascii="Times New Roman" w:hAnsi="Times New Roman" w:cs="Times New Roman"/>
          <w:sz w:val="24"/>
          <w:szCs w:val="24"/>
          <w:lang w:val="ro-RO"/>
        </w:rPr>
      </w:pPr>
    </w:p>
    <w:p w14:paraId="3ADF472E" w14:textId="22BA7552" w:rsidR="00147822" w:rsidRDefault="00147822" w:rsidP="00147822">
      <w:pPr>
        <w:spacing w:line="480" w:lineRule="auto"/>
        <w:jc w:val="both"/>
        <w:rPr>
          <w:rFonts w:ascii="Times New Roman" w:hAnsi="Times New Roman" w:cs="Times New Roman"/>
          <w:sz w:val="24"/>
          <w:szCs w:val="24"/>
          <w:lang w:val="ro-RO"/>
        </w:rPr>
      </w:pPr>
    </w:p>
    <w:p w14:paraId="66339ACF" w14:textId="64C6F71A" w:rsidR="00147822" w:rsidRDefault="00147822" w:rsidP="00147822">
      <w:pPr>
        <w:spacing w:line="480" w:lineRule="auto"/>
        <w:jc w:val="both"/>
        <w:rPr>
          <w:rFonts w:ascii="Times New Roman" w:hAnsi="Times New Roman" w:cs="Times New Roman"/>
          <w:sz w:val="24"/>
          <w:szCs w:val="24"/>
          <w:lang w:val="ro-RO"/>
        </w:rPr>
      </w:pPr>
    </w:p>
    <w:p w14:paraId="40027C9C" w14:textId="3A73302F" w:rsidR="00147822" w:rsidRDefault="00147822" w:rsidP="00147822">
      <w:pPr>
        <w:spacing w:line="480" w:lineRule="auto"/>
        <w:jc w:val="both"/>
        <w:rPr>
          <w:rFonts w:ascii="Times New Roman" w:hAnsi="Times New Roman" w:cs="Times New Roman"/>
          <w:sz w:val="24"/>
          <w:szCs w:val="24"/>
          <w:lang w:val="ro-RO"/>
        </w:rPr>
      </w:pPr>
    </w:p>
    <w:p w14:paraId="700C47CC" w14:textId="222B5D50" w:rsidR="00147822" w:rsidRDefault="00147822" w:rsidP="00147822">
      <w:pPr>
        <w:spacing w:line="480" w:lineRule="auto"/>
        <w:jc w:val="both"/>
        <w:rPr>
          <w:rFonts w:ascii="Times New Roman" w:hAnsi="Times New Roman" w:cs="Times New Roman"/>
          <w:sz w:val="24"/>
          <w:szCs w:val="24"/>
          <w:lang w:val="ro-RO"/>
        </w:rPr>
      </w:pPr>
    </w:p>
    <w:p w14:paraId="74A797CE" w14:textId="5C77C08E" w:rsidR="00147822" w:rsidRDefault="00147822" w:rsidP="00147822">
      <w:pPr>
        <w:spacing w:line="480" w:lineRule="auto"/>
        <w:jc w:val="both"/>
        <w:rPr>
          <w:rFonts w:ascii="Times New Roman" w:hAnsi="Times New Roman" w:cs="Times New Roman"/>
          <w:sz w:val="24"/>
          <w:szCs w:val="24"/>
          <w:lang w:val="ro-RO"/>
        </w:rPr>
      </w:pPr>
    </w:p>
    <w:p w14:paraId="7922F833" w14:textId="4D98BCF4" w:rsidR="00147822" w:rsidRDefault="00147822" w:rsidP="00147822">
      <w:pPr>
        <w:spacing w:line="480" w:lineRule="auto"/>
        <w:jc w:val="both"/>
        <w:rPr>
          <w:rFonts w:ascii="Times New Roman" w:hAnsi="Times New Roman" w:cs="Times New Roman"/>
          <w:sz w:val="24"/>
          <w:szCs w:val="24"/>
          <w:lang w:val="ro-RO"/>
        </w:rPr>
      </w:pPr>
    </w:p>
    <w:p w14:paraId="7795C35D" w14:textId="4774C81C" w:rsidR="00147822" w:rsidRDefault="00147822" w:rsidP="00147822">
      <w:pPr>
        <w:spacing w:line="480" w:lineRule="auto"/>
        <w:jc w:val="both"/>
        <w:rPr>
          <w:rFonts w:ascii="Times New Roman" w:hAnsi="Times New Roman" w:cs="Times New Roman"/>
          <w:sz w:val="24"/>
          <w:szCs w:val="24"/>
          <w:lang w:val="ro-RO"/>
        </w:rPr>
      </w:pPr>
    </w:p>
    <w:p w14:paraId="662DC7CA" w14:textId="7CF8A265" w:rsidR="00147822" w:rsidRDefault="00147822" w:rsidP="00147822">
      <w:pPr>
        <w:spacing w:line="480" w:lineRule="auto"/>
        <w:jc w:val="both"/>
        <w:rPr>
          <w:rFonts w:ascii="Times New Roman" w:hAnsi="Times New Roman" w:cs="Times New Roman"/>
          <w:sz w:val="24"/>
          <w:szCs w:val="24"/>
          <w:lang w:val="ro-RO"/>
        </w:rPr>
      </w:pPr>
    </w:p>
    <w:p w14:paraId="697AFFD0" w14:textId="77777777" w:rsidR="00B234A3" w:rsidRDefault="00B234A3" w:rsidP="00147822">
      <w:pPr>
        <w:spacing w:line="480" w:lineRule="auto"/>
        <w:jc w:val="both"/>
        <w:rPr>
          <w:rFonts w:ascii="Times New Roman" w:hAnsi="Times New Roman" w:cs="Times New Roman"/>
          <w:sz w:val="24"/>
          <w:szCs w:val="24"/>
          <w:lang w:val="ro-RO"/>
        </w:rPr>
      </w:pPr>
    </w:p>
    <w:p w14:paraId="63774D5D" w14:textId="163EAAB0" w:rsidR="00147822" w:rsidRPr="00147822" w:rsidRDefault="00147822" w:rsidP="00147822">
      <w:pPr>
        <w:spacing w:line="480" w:lineRule="auto"/>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Bibliografie</w:t>
      </w:r>
    </w:p>
    <w:p w14:paraId="7B124D49" w14:textId="77777777" w:rsidR="001857E9" w:rsidRPr="00147822" w:rsidRDefault="001857E9" w:rsidP="00147822">
      <w:pPr>
        <w:pStyle w:val="Bibliography"/>
        <w:rPr>
          <w:rFonts w:ascii="Times New Roman" w:hAnsi="Times New Roman" w:cs="Times New Roman"/>
          <w:sz w:val="24"/>
          <w:lang w:val="ro-RO"/>
        </w:rPr>
      </w:pPr>
      <w:r w:rsidRPr="00147822">
        <w:rPr>
          <w:lang w:val="ro-RO"/>
        </w:rPr>
        <w:lastRenderedPageBreak/>
        <w:fldChar w:fldCharType="begin"/>
      </w:r>
      <w:r w:rsidRPr="00147822">
        <w:rPr>
          <w:lang w:val="ro-RO"/>
        </w:rPr>
        <w:instrText xml:space="preserve"> ADDIN ZOTERO_BIBL {"uncited":[],"omitted":[],"custom":[]} CSL_BIBLIOGRAPHY </w:instrText>
      </w:r>
      <w:r w:rsidRPr="00147822">
        <w:rPr>
          <w:lang w:val="ro-RO"/>
        </w:rPr>
        <w:fldChar w:fldCharType="separate"/>
      </w:r>
      <w:r w:rsidRPr="00147822">
        <w:rPr>
          <w:rFonts w:ascii="Times New Roman" w:hAnsi="Times New Roman" w:cs="Times New Roman"/>
          <w:sz w:val="24"/>
          <w:lang w:val="ro-RO"/>
        </w:rPr>
        <w:t xml:space="preserve">Craig, S. L., Austin, A., &amp; McInroy, L. B. (2014). School-Based Groups to Support Multiethnic Sexual Minority Youth Resiliency: Preliminary Effectiveness. </w:t>
      </w:r>
      <w:r w:rsidRPr="00147822">
        <w:rPr>
          <w:rFonts w:ascii="Times New Roman" w:hAnsi="Times New Roman" w:cs="Times New Roman"/>
          <w:i/>
          <w:iCs/>
          <w:sz w:val="24"/>
          <w:lang w:val="ro-RO"/>
        </w:rPr>
        <w:t>Child and Adolescent Social Work Journal</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31</w:t>
      </w:r>
      <w:r w:rsidRPr="00147822">
        <w:rPr>
          <w:rFonts w:ascii="Times New Roman" w:hAnsi="Times New Roman" w:cs="Times New Roman"/>
          <w:sz w:val="24"/>
          <w:lang w:val="ro-RO"/>
        </w:rPr>
        <w:t>(1), 87–106. https://doi.org/10.1007/s10560-013-0311-7</w:t>
      </w:r>
    </w:p>
    <w:p w14:paraId="082BD652" w14:textId="69D79F7A"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 xml:space="preserve">Goldfried, M. R. (2001). Integrating Gay, Lesbian, and Bisexual Issues Into Mainstream Psychology. </w:t>
      </w:r>
      <w:r w:rsidRPr="00147822">
        <w:rPr>
          <w:rFonts w:ascii="Times New Roman" w:hAnsi="Times New Roman" w:cs="Times New Roman"/>
          <w:i/>
          <w:iCs/>
          <w:sz w:val="24"/>
          <w:lang w:val="ro-RO"/>
        </w:rPr>
        <w:t>American Psychologist, 12</w:t>
      </w:r>
      <w:r w:rsidR="0053597F" w:rsidRPr="00147822">
        <w:rPr>
          <w:rFonts w:ascii="Times New Roman" w:hAnsi="Times New Roman" w:cs="Times New Roman"/>
          <w:sz w:val="24"/>
          <w:lang w:val="ro-RO"/>
        </w:rPr>
        <w:t>, 977-988</w:t>
      </w:r>
    </w:p>
    <w:p w14:paraId="14C9B161" w14:textId="77777777"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 xml:space="preserve">Grzanka, P. R., &amp; Miles, J. R. (2016). The Problem with the Phrase “Intersecting Identities”: LGBT Affirmative Therapy, Intersectionality, and Neoliberalism. </w:t>
      </w:r>
      <w:r w:rsidRPr="00147822">
        <w:rPr>
          <w:rFonts w:ascii="Times New Roman" w:hAnsi="Times New Roman" w:cs="Times New Roman"/>
          <w:i/>
          <w:iCs/>
          <w:sz w:val="24"/>
          <w:lang w:val="ro-RO"/>
        </w:rPr>
        <w:t>Sexuality Research and Social Policy</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13</w:t>
      </w:r>
      <w:r w:rsidRPr="00147822">
        <w:rPr>
          <w:rFonts w:ascii="Times New Roman" w:hAnsi="Times New Roman" w:cs="Times New Roman"/>
          <w:sz w:val="24"/>
          <w:lang w:val="ro-RO"/>
        </w:rPr>
        <w:t>(4), 371–389. https://doi.org/10.1007/s13178-016-0240-2</w:t>
      </w:r>
    </w:p>
    <w:p w14:paraId="18A68273" w14:textId="77777777"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 xml:space="preserve">Harrison, N. (2000). Gay affirmative therapy: A critical analysis of the literature. </w:t>
      </w:r>
      <w:r w:rsidRPr="00147822">
        <w:rPr>
          <w:rFonts w:ascii="Times New Roman" w:hAnsi="Times New Roman" w:cs="Times New Roman"/>
          <w:i/>
          <w:iCs/>
          <w:sz w:val="24"/>
          <w:lang w:val="ro-RO"/>
        </w:rPr>
        <w:t>British Journal of Guidance &amp; Counselling</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28</w:t>
      </w:r>
      <w:r w:rsidRPr="00147822">
        <w:rPr>
          <w:rFonts w:ascii="Times New Roman" w:hAnsi="Times New Roman" w:cs="Times New Roman"/>
          <w:sz w:val="24"/>
          <w:lang w:val="ro-RO"/>
        </w:rPr>
        <w:t>(1), 37–53. https://doi.org/10.1080/030698800109600</w:t>
      </w:r>
    </w:p>
    <w:p w14:paraId="46E72FB2" w14:textId="77777777" w:rsidR="001857E9" w:rsidRPr="00147822" w:rsidRDefault="001857E9" w:rsidP="00147822">
      <w:pPr>
        <w:pStyle w:val="Bibliography"/>
        <w:rPr>
          <w:rFonts w:ascii="Times New Roman" w:hAnsi="Times New Roman" w:cs="Times New Roman"/>
          <w:sz w:val="24"/>
          <w:lang w:val="ro-RO"/>
        </w:rPr>
      </w:pPr>
      <w:bookmarkStart w:id="0" w:name="_Hlk65870752"/>
      <w:r w:rsidRPr="00147822">
        <w:rPr>
          <w:rFonts w:ascii="Times New Roman" w:hAnsi="Times New Roman" w:cs="Times New Roman"/>
          <w:sz w:val="24"/>
          <w:lang w:val="ro-RO"/>
        </w:rPr>
        <w:t xml:space="preserve">Johnson, S. D. (2012). Gay affirmative psychotherapy with lesbian, gay, and bisexual individuals: Implications for contemporary psychotherapy research. </w:t>
      </w:r>
      <w:r w:rsidRPr="00147822">
        <w:rPr>
          <w:rFonts w:ascii="Times New Roman" w:hAnsi="Times New Roman" w:cs="Times New Roman"/>
          <w:i/>
          <w:iCs/>
          <w:sz w:val="24"/>
          <w:lang w:val="ro-RO"/>
        </w:rPr>
        <w:t>American Journal of Orthopsychiatry</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82</w:t>
      </w:r>
      <w:r w:rsidRPr="00147822">
        <w:rPr>
          <w:rFonts w:ascii="Times New Roman" w:hAnsi="Times New Roman" w:cs="Times New Roman"/>
          <w:sz w:val="24"/>
          <w:lang w:val="ro-RO"/>
        </w:rPr>
        <w:t>(4), 516–522. https://doi.org/10.1111/j.1939-0025.2012.01180.x</w:t>
      </w:r>
    </w:p>
    <w:bookmarkEnd w:id="0"/>
    <w:p w14:paraId="2E1DA92A" w14:textId="77777777"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 xml:space="preserve">Langdridge, D. (2007). Gay Affirmative Therapy: A Theoretical Framework and Defence. </w:t>
      </w:r>
      <w:r w:rsidRPr="00147822">
        <w:rPr>
          <w:rFonts w:ascii="Times New Roman" w:hAnsi="Times New Roman" w:cs="Times New Roman"/>
          <w:i/>
          <w:iCs/>
          <w:sz w:val="24"/>
          <w:lang w:val="ro-RO"/>
        </w:rPr>
        <w:t>Journal of Gay &amp; Lesbian Psychotherapy</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11</w:t>
      </w:r>
      <w:r w:rsidRPr="00147822">
        <w:rPr>
          <w:rFonts w:ascii="Times New Roman" w:hAnsi="Times New Roman" w:cs="Times New Roman"/>
          <w:sz w:val="24"/>
          <w:lang w:val="ro-RO"/>
        </w:rPr>
        <w:t>(1–2), 27–43. https://doi.org/10.1300/J236v11n01_03</w:t>
      </w:r>
    </w:p>
    <w:p w14:paraId="40744D4E" w14:textId="77777777" w:rsidR="00670816" w:rsidRPr="00147822" w:rsidRDefault="00670816"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Milton, M, Coyle, and Legg, C</w:t>
      </w:r>
      <w:r w:rsidRPr="00147822">
        <w:rPr>
          <w:rFonts w:ascii="Times New Roman" w:hAnsi="Times New Roman" w:cs="Times New Roman"/>
          <w:b/>
          <w:bCs/>
          <w:sz w:val="24"/>
          <w:lang w:val="ro-RO"/>
        </w:rPr>
        <w:t xml:space="preserve">. </w:t>
      </w:r>
      <w:r w:rsidRPr="00147822">
        <w:rPr>
          <w:rFonts w:ascii="Times New Roman" w:hAnsi="Times New Roman" w:cs="Times New Roman"/>
          <w:sz w:val="24"/>
          <w:lang w:val="ro-RO"/>
        </w:rPr>
        <w:t xml:space="preserve">Defining the Domain, In A. Coyle and C. Kitzinger (2002) (eds), </w:t>
      </w:r>
      <w:r w:rsidRPr="00147822">
        <w:rPr>
          <w:rFonts w:ascii="Times New Roman" w:hAnsi="Times New Roman" w:cs="Times New Roman"/>
          <w:i/>
          <w:iCs/>
          <w:sz w:val="24"/>
          <w:lang w:val="ro-RO"/>
        </w:rPr>
        <w:t xml:space="preserve">Lesbian and Gay Psychology: New Perspectives. </w:t>
      </w:r>
      <w:r w:rsidRPr="00147822">
        <w:rPr>
          <w:rFonts w:ascii="Times New Roman" w:hAnsi="Times New Roman" w:cs="Times New Roman"/>
          <w:sz w:val="24"/>
          <w:lang w:val="ro-RO"/>
        </w:rPr>
        <w:t xml:space="preserve">BPS Blackwell. </w:t>
      </w:r>
    </w:p>
    <w:p w14:paraId="7921C34E" w14:textId="664D59A0"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t xml:space="preserve">O’Shaughnessy, T., &amp; Speir, Z. (2018). The state of LGBQ affirmative therapy clinical research: A mixed-methods systematic synthesis. </w:t>
      </w:r>
      <w:r w:rsidRPr="00147822">
        <w:rPr>
          <w:rFonts w:ascii="Times New Roman" w:hAnsi="Times New Roman" w:cs="Times New Roman"/>
          <w:i/>
          <w:iCs/>
          <w:sz w:val="24"/>
          <w:lang w:val="ro-RO"/>
        </w:rPr>
        <w:t>Psychology of Sexual Orientation and Gender Diversity</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5</w:t>
      </w:r>
      <w:r w:rsidRPr="00147822">
        <w:rPr>
          <w:rFonts w:ascii="Times New Roman" w:hAnsi="Times New Roman" w:cs="Times New Roman"/>
          <w:sz w:val="24"/>
          <w:lang w:val="ro-RO"/>
        </w:rPr>
        <w:t>(1), 82–98. https://doi.org/10.1037/sgd0000259</w:t>
      </w:r>
    </w:p>
    <w:p w14:paraId="1F4E7D80" w14:textId="6D8CDD65" w:rsidR="001857E9" w:rsidRPr="00147822" w:rsidRDefault="001857E9" w:rsidP="00147822">
      <w:pPr>
        <w:pStyle w:val="Bibliography"/>
        <w:rPr>
          <w:rFonts w:ascii="Times New Roman" w:hAnsi="Times New Roman" w:cs="Times New Roman"/>
          <w:sz w:val="24"/>
          <w:lang w:val="ro-RO"/>
        </w:rPr>
      </w:pPr>
      <w:r w:rsidRPr="00147822">
        <w:rPr>
          <w:rFonts w:ascii="Times New Roman" w:hAnsi="Times New Roman" w:cs="Times New Roman"/>
          <w:sz w:val="24"/>
          <w:lang w:val="ro-RO"/>
        </w:rPr>
        <w:lastRenderedPageBreak/>
        <w:t xml:space="preserve">Pachankis, J. E., &amp; Goldfried, M. R. (2004). Clinical issues in working with lesbian, gay, and bisexual clients. </w:t>
      </w:r>
      <w:r w:rsidRPr="00147822">
        <w:rPr>
          <w:rFonts w:ascii="Times New Roman" w:hAnsi="Times New Roman" w:cs="Times New Roman"/>
          <w:i/>
          <w:iCs/>
          <w:sz w:val="24"/>
          <w:lang w:val="ro-RO"/>
        </w:rPr>
        <w:t>Psychotherapy: Theory, Research, Practice, Training</w:t>
      </w:r>
      <w:r w:rsidRPr="00147822">
        <w:rPr>
          <w:rFonts w:ascii="Times New Roman" w:hAnsi="Times New Roman" w:cs="Times New Roman"/>
          <w:sz w:val="24"/>
          <w:lang w:val="ro-RO"/>
        </w:rPr>
        <w:t xml:space="preserve">, </w:t>
      </w:r>
      <w:r w:rsidRPr="00147822">
        <w:rPr>
          <w:rFonts w:ascii="Times New Roman" w:hAnsi="Times New Roman" w:cs="Times New Roman"/>
          <w:i/>
          <w:iCs/>
          <w:sz w:val="24"/>
          <w:lang w:val="ro-RO"/>
        </w:rPr>
        <w:t>41</w:t>
      </w:r>
      <w:r w:rsidRPr="00147822">
        <w:rPr>
          <w:rFonts w:ascii="Times New Roman" w:hAnsi="Times New Roman" w:cs="Times New Roman"/>
          <w:sz w:val="24"/>
          <w:lang w:val="ro-RO"/>
        </w:rPr>
        <w:t>(3), 227–246. https://doi.org/10.1037/0033-3204.41.3.227</w:t>
      </w:r>
    </w:p>
    <w:p w14:paraId="7A40FB79" w14:textId="77777777" w:rsidR="00EB7BCF" w:rsidRPr="00147822" w:rsidRDefault="00AE6E7C" w:rsidP="00147822">
      <w:pPr>
        <w:spacing w:line="480" w:lineRule="auto"/>
        <w:jc w:val="both"/>
        <w:rPr>
          <w:rFonts w:ascii="Times New Roman" w:hAnsi="Times New Roman" w:cs="Times New Roman"/>
          <w:i/>
          <w:iCs/>
          <w:sz w:val="24"/>
          <w:szCs w:val="24"/>
          <w:lang w:val="ro-RO"/>
        </w:rPr>
      </w:pPr>
      <w:r w:rsidRPr="00147822">
        <w:rPr>
          <w:rFonts w:ascii="Times New Roman" w:hAnsi="Times New Roman" w:cs="Times New Roman"/>
          <w:sz w:val="24"/>
          <w:szCs w:val="24"/>
          <w:lang w:val="ro-RO"/>
        </w:rPr>
        <w:t xml:space="preserve">Pachankis, J. E. (2018). The scientific pursuit of sexual and gender minority mental health </w:t>
      </w:r>
      <w:r w:rsidRPr="00147822">
        <w:rPr>
          <w:rFonts w:ascii="Times New Roman" w:hAnsi="Times New Roman" w:cs="Times New Roman"/>
          <w:sz w:val="24"/>
          <w:szCs w:val="24"/>
          <w:lang w:val="ro-RO"/>
        </w:rPr>
        <w:tab/>
      </w:r>
      <w:r w:rsidR="00EB7BCF" w:rsidRPr="00147822">
        <w:rPr>
          <w:rFonts w:ascii="Times New Roman" w:hAnsi="Times New Roman" w:cs="Times New Roman"/>
          <w:sz w:val="24"/>
          <w:szCs w:val="24"/>
          <w:lang w:val="ro-RO"/>
        </w:rPr>
        <w:t>t</w:t>
      </w:r>
      <w:r w:rsidRPr="00147822">
        <w:rPr>
          <w:rFonts w:ascii="Times New Roman" w:hAnsi="Times New Roman" w:cs="Times New Roman"/>
          <w:sz w:val="24"/>
          <w:szCs w:val="24"/>
          <w:lang w:val="ro-RO"/>
        </w:rPr>
        <w:t>reatments: Toward evidence-based affirmative practice. </w:t>
      </w:r>
      <w:r w:rsidRPr="00147822">
        <w:rPr>
          <w:rFonts w:ascii="Times New Roman" w:hAnsi="Times New Roman" w:cs="Times New Roman"/>
          <w:i/>
          <w:iCs/>
          <w:sz w:val="24"/>
          <w:szCs w:val="24"/>
          <w:lang w:val="ro-RO"/>
        </w:rPr>
        <w:t>American Psychologist,</w:t>
      </w:r>
    </w:p>
    <w:p w14:paraId="43B58CAF" w14:textId="47EDC453" w:rsidR="001857E9" w:rsidRPr="00147822" w:rsidRDefault="00EB7BCF" w:rsidP="00147822">
      <w:pPr>
        <w:spacing w:line="480" w:lineRule="auto"/>
        <w:jc w:val="both"/>
        <w:rPr>
          <w:rFonts w:ascii="Times New Roman" w:hAnsi="Times New Roman" w:cs="Times New Roman"/>
          <w:sz w:val="24"/>
          <w:szCs w:val="24"/>
          <w:lang w:val="ro-RO"/>
        </w:rPr>
      </w:pPr>
      <w:r w:rsidRPr="00147822">
        <w:rPr>
          <w:rFonts w:ascii="Times New Roman" w:hAnsi="Times New Roman" w:cs="Times New Roman"/>
          <w:i/>
          <w:iCs/>
          <w:sz w:val="24"/>
          <w:szCs w:val="24"/>
          <w:lang w:val="ro-RO"/>
        </w:rPr>
        <w:tab/>
      </w:r>
      <w:r w:rsidR="00AE6E7C" w:rsidRPr="00147822">
        <w:rPr>
          <w:rFonts w:ascii="Times New Roman" w:hAnsi="Times New Roman" w:cs="Times New Roman"/>
          <w:i/>
          <w:iCs/>
          <w:sz w:val="24"/>
          <w:szCs w:val="24"/>
          <w:lang w:val="ro-RO"/>
        </w:rPr>
        <w:t>73</w:t>
      </w:r>
      <w:r w:rsidR="00AE6E7C" w:rsidRPr="00147822">
        <w:rPr>
          <w:rFonts w:ascii="Times New Roman" w:hAnsi="Times New Roman" w:cs="Times New Roman"/>
          <w:sz w:val="24"/>
          <w:szCs w:val="24"/>
          <w:lang w:val="ro-RO"/>
        </w:rPr>
        <w:t xml:space="preserve">(9), 1207–1219. </w:t>
      </w:r>
      <w:r w:rsidR="001857E9" w:rsidRPr="00147822">
        <w:rPr>
          <w:rFonts w:ascii="Times New Roman" w:hAnsi="Times New Roman" w:cs="Times New Roman"/>
          <w:sz w:val="24"/>
          <w:szCs w:val="24"/>
          <w:lang w:val="ro-RO"/>
        </w:rPr>
        <w:fldChar w:fldCharType="end"/>
      </w:r>
      <w:r w:rsidR="00AE6E7C" w:rsidRPr="00147822">
        <w:rPr>
          <w:rFonts w:ascii="Times New Roman" w:hAnsi="Times New Roman" w:cs="Times New Roman"/>
          <w:sz w:val="24"/>
          <w:szCs w:val="24"/>
          <w:lang w:val="ro-RO"/>
        </w:rPr>
        <w:t xml:space="preserve">https://dx.doi.org/10.1037/amp0000357 </w:t>
      </w:r>
    </w:p>
    <w:p w14:paraId="2AA04D4C" w14:textId="77777777" w:rsidR="001C2366" w:rsidRPr="006E38DB" w:rsidRDefault="001C2366" w:rsidP="001C2366">
      <w:pPr>
        <w:spacing w:line="276" w:lineRule="auto"/>
        <w:jc w:val="both"/>
        <w:rPr>
          <w:rFonts w:ascii="Times New Roman" w:hAnsi="Times New Roman" w:cs="Times New Roman"/>
          <w:sz w:val="24"/>
          <w:szCs w:val="24"/>
          <w:lang w:val="ro-RO"/>
        </w:rPr>
      </w:pPr>
    </w:p>
    <w:sectPr w:rsidR="001C2366" w:rsidRPr="006E38DB">
      <w:headerReference w:type="default"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90BC0" w14:textId="77777777" w:rsidR="006F0EEE" w:rsidRDefault="006F0EEE" w:rsidP="00705E68">
      <w:pPr>
        <w:spacing w:after="0" w:line="240" w:lineRule="auto"/>
      </w:pPr>
      <w:r>
        <w:separator/>
      </w:r>
    </w:p>
  </w:endnote>
  <w:endnote w:type="continuationSeparator" w:id="0">
    <w:p w14:paraId="4F4BB676" w14:textId="77777777" w:rsidR="006F0EEE" w:rsidRDefault="006F0EEE" w:rsidP="00705E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4FC80" w14:textId="2EFCAE11" w:rsidR="00F07BF6" w:rsidRDefault="00F07BF6" w:rsidP="00F07BF6">
    <w:pPr>
      <w:pStyle w:val="Footer"/>
      <w:jc w:val="center"/>
    </w:pPr>
    <w:r>
      <w:t>2020</w:t>
    </w:r>
  </w:p>
  <w:p w14:paraId="18DEB3D1" w14:textId="67662D4E" w:rsidR="00F07BF6" w:rsidRDefault="00F07BF6" w:rsidP="00F07BF6">
    <w:pPr>
      <w:pStyle w:val="Footer"/>
      <w:tabs>
        <w:tab w:val="clear" w:pos="4513"/>
        <w:tab w:val="clear" w:pos="9026"/>
        <w:tab w:val="left" w:pos="309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636CA" w14:textId="77777777" w:rsidR="006F0EEE" w:rsidRDefault="006F0EEE" w:rsidP="00705E68">
      <w:pPr>
        <w:spacing w:after="0" w:line="240" w:lineRule="auto"/>
      </w:pPr>
      <w:r>
        <w:separator/>
      </w:r>
    </w:p>
  </w:footnote>
  <w:footnote w:type="continuationSeparator" w:id="0">
    <w:p w14:paraId="0DB70066" w14:textId="77777777" w:rsidR="006F0EEE" w:rsidRDefault="006F0EEE" w:rsidP="00705E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730273"/>
      <w:docPartObj>
        <w:docPartGallery w:val="Page Numbers (Top of Page)"/>
        <w:docPartUnique/>
      </w:docPartObj>
    </w:sdtPr>
    <w:sdtEndPr>
      <w:rPr>
        <w:noProof/>
      </w:rPr>
    </w:sdtEndPr>
    <w:sdtContent>
      <w:p w14:paraId="05D5F620" w14:textId="1CE53703" w:rsidR="00705E68" w:rsidRDefault="00705E6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75DAF5" w14:textId="6D14B125" w:rsidR="00705E68" w:rsidRPr="00705E68" w:rsidRDefault="00705E68" w:rsidP="00705E68">
    <w:pPr>
      <w:pStyle w:val="Header"/>
      <w:jc w:val="center"/>
      <w:rPr>
        <w:rFonts w:ascii="Times New Roman" w:hAnsi="Times New Roman" w:cs="Times New Roman"/>
        <w:sz w:val="24"/>
        <w:szCs w:val="24"/>
        <w:lang w:val="ro-RO"/>
      </w:rPr>
    </w:pPr>
    <w:r>
      <w:rPr>
        <w:rFonts w:ascii="Times New Roman" w:hAnsi="Times New Roman" w:cs="Times New Roman"/>
        <w:sz w:val="24"/>
        <w:szCs w:val="24"/>
        <w:lang w:val="ro-RO"/>
      </w:rPr>
      <w:t>PSIHOTERAPIA AFIRMATIVĂ ÎN CAZUL PERSOANELOR LGBT</w:t>
    </w:r>
    <w:r w:rsidR="000942DB">
      <w:rPr>
        <w:rFonts w:ascii="Times New Roman" w:hAnsi="Times New Roman" w:cs="Times New Roman"/>
        <w:sz w:val="24"/>
        <w:szCs w:val="24"/>
        <w:lang w:val="ro-RO"/>
      </w:rPr>
      <w:t>Q</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277"/>
    <w:rsid w:val="000462C8"/>
    <w:rsid w:val="000942DB"/>
    <w:rsid w:val="000E67E6"/>
    <w:rsid w:val="00102235"/>
    <w:rsid w:val="00106688"/>
    <w:rsid w:val="00111A8B"/>
    <w:rsid w:val="001337B7"/>
    <w:rsid w:val="00141158"/>
    <w:rsid w:val="00146E6E"/>
    <w:rsid w:val="00147822"/>
    <w:rsid w:val="00153471"/>
    <w:rsid w:val="00157949"/>
    <w:rsid w:val="001857E9"/>
    <w:rsid w:val="001C2366"/>
    <w:rsid w:val="001C7DCD"/>
    <w:rsid w:val="00224522"/>
    <w:rsid w:val="002854D6"/>
    <w:rsid w:val="002908B1"/>
    <w:rsid w:val="002A37CA"/>
    <w:rsid w:val="002F0DD6"/>
    <w:rsid w:val="0033139E"/>
    <w:rsid w:val="00333D03"/>
    <w:rsid w:val="0033479B"/>
    <w:rsid w:val="003428F7"/>
    <w:rsid w:val="00353225"/>
    <w:rsid w:val="003558B5"/>
    <w:rsid w:val="003F4CD3"/>
    <w:rsid w:val="00445CE9"/>
    <w:rsid w:val="00487277"/>
    <w:rsid w:val="004E105B"/>
    <w:rsid w:val="004E6BE7"/>
    <w:rsid w:val="00532292"/>
    <w:rsid w:val="0053597F"/>
    <w:rsid w:val="005413FC"/>
    <w:rsid w:val="00544193"/>
    <w:rsid w:val="005C79B1"/>
    <w:rsid w:val="005F17EA"/>
    <w:rsid w:val="00612915"/>
    <w:rsid w:val="00657F7A"/>
    <w:rsid w:val="0066660A"/>
    <w:rsid w:val="00670816"/>
    <w:rsid w:val="006938CE"/>
    <w:rsid w:val="006A3F14"/>
    <w:rsid w:val="006D43C1"/>
    <w:rsid w:val="006E38DB"/>
    <w:rsid w:val="006F0EEE"/>
    <w:rsid w:val="00705E68"/>
    <w:rsid w:val="0070613A"/>
    <w:rsid w:val="0074432A"/>
    <w:rsid w:val="007645C6"/>
    <w:rsid w:val="007801E5"/>
    <w:rsid w:val="00802A1A"/>
    <w:rsid w:val="008111D8"/>
    <w:rsid w:val="00811F65"/>
    <w:rsid w:val="00851343"/>
    <w:rsid w:val="0086025E"/>
    <w:rsid w:val="00874B4E"/>
    <w:rsid w:val="008E17ED"/>
    <w:rsid w:val="008F2067"/>
    <w:rsid w:val="008F711D"/>
    <w:rsid w:val="00913465"/>
    <w:rsid w:val="00940753"/>
    <w:rsid w:val="00956BBE"/>
    <w:rsid w:val="009666AA"/>
    <w:rsid w:val="00970CC5"/>
    <w:rsid w:val="009C138C"/>
    <w:rsid w:val="009D2200"/>
    <w:rsid w:val="009D2FB4"/>
    <w:rsid w:val="009F08B1"/>
    <w:rsid w:val="00A00C5E"/>
    <w:rsid w:val="00A37D22"/>
    <w:rsid w:val="00A41E96"/>
    <w:rsid w:val="00A620C2"/>
    <w:rsid w:val="00A94E77"/>
    <w:rsid w:val="00AA5F08"/>
    <w:rsid w:val="00AA6481"/>
    <w:rsid w:val="00AA7164"/>
    <w:rsid w:val="00AA7F3E"/>
    <w:rsid w:val="00AE6E7C"/>
    <w:rsid w:val="00AE6EA7"/>
    <w:rsid w:val="00B01BAB"/>
    <w:rsid w:val="00B234A3"/>
    <w:rsid w:val="00B32D10"/>
    <w:rsid w:val="00B46EB8"/>
    <w:rsid w:val="00B81416"/>
    <w:rsid w:val="00BC6E75"/>
    <w:rsid w:val="00BF3695"/>
    <w:rsid w:val="00C10690"/>
    <w:rsid w:val="00C1646C"/>
    <w:rsid w:val="00C32A82"/>
    <w:rsid w:val="00C96766"/>
    <w:rsid w:val="00CA748B"/>
    <w:rsid w:val="00CB21A9"/>
    <w:rsid w:val="00D0342F"/>
    <w:rsid w:val="00D221A6"/>
    <w:rsid w:val="00DA0781"/>
    <w:rsid w:val="00E237B5"/>
    <w:rsid w:val="00E31BBF"/>
    <w:rsid w:val="00E70F02"/>
    <w:rsid w:val="00E75288"/>
    <w:rsid w:val="00E80811"/>
    <w:rsid w:val="00EA0392"/>
    <w:rsid w:val="00EB7BCF"/>
    <w:rsid w:val="00F07BF6"/>
    <w:rsid w:val="00FA7623"/>
    <w:rsid w:val="00FC7EE2"/>
  </w:rsids>
  <m:mathPr>
    <m:mathFont m:val="Cambria Math"/>
    <m:brkBin m:val="before"/>
    <m:brkBinSub m:val="--"/>
    <m:smallFrac m:val="0"/>
    <m:dispDef/>
    <m:lMargin m:val="0"/>
    <m:rMargin m:val="0"/>
    <m:defJc m:val="centerGroup"/>
    <m:wrapIndent m:val="1440"/>
    <m:intLim m:val="subSup"/>
    <m:naryLim m:val="undOvr"/>
  </m:mathPr>
  <w:themeFontLang w:val="en-GB"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0F2FE"/>
  <w15:chartTrackingRefBased/>
  <w15:docId w15:val="{D0136E00-D95C-4248-A393-FB6771E60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E68"/>
    <w:pPr>
      <w:spacing w:line="300"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705E68"/>
    <w:pPr>
      <w:spacing w:before="2400" w:after="240" w:line="480" w:lineRule="auto"/>
      <w:contextualSpacing/>
      <w:jc w:val="center"/>
    </w:pPr>
    <w:rPr>
      <w:rFonts w:ascii="Times New Roman" w:eastAsiaTheme="majorEastAsia" w:hAnsi="Times New Roman" w:cs="Times New Roman"/>
      <w:sz w:val="44"/>
      <w:szCs w:val="44"/>
      <w:lang w:val="ro-RO"/>
    </w:rPr>
  </w:style>
  <w:style w:type="character" w:customStyle="1" w:styleId="TitleChar">
    <w:name w:val="Title Char"/>
    <w:basedOn w:val="DefaultParagraphFont"/>
    <w:link w:val="Title"/>
    <w:uiPriority w:val="10"/>
    <w:rsid w:val="00705E68"/>
    <w:rPr>
      <w:rFonts w:ascii="Times New Roman" w:eastAsiaTheme="majorEastAsia" w:hAnsi="Times New Roman" w:cs="Times New Roman"/>
      <w:sz w:val="44"/>
      <w:szCs w:val="44"/>
      <w:lang w:val="ro-RO"/>
    </w:rPr>
  </w:style>
  <w:style w:type="paragraph" w:styleId="Header">
    <w:name w:val="header"/>
    <w:basedOn w:val="Normal"/>
    <w:link w:val="HeaderChar"/>
    <w:uiPriority w:val="99"/>
    <w:unhideWhenUsed/>
    <w:rsid w:val="00705E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E68"/>
    <w:rPr>
      <w:rFonts w:eastAsiaTheme="minorEastAsia"/>
      <w:sz w:val="21"/>
      <w:szCs w:val="21"/>
    </w:rPr>
  </w:style>
  <w:style w:type="paragraph" w:styleId="Footer">
    <w:name w:val="footer"/>
    <w:basedOn w:val="Normal"/>
    <w:link w:val="FooterChar"/>
    <w:uiPriority w:val="99"/>
    <w:unhideWhenUsed/>
    <w:rsid w:val="00705E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E68"/>
    <w:rPr>
      <w:rFonts w:eastAsiaTheme="minorEastAsia"/>
      <w:sz w:val="21"/>
      <w:szCs w:val="21"/>
    </w:rPr>
  </w:style>
  <w:style w:type="paragraph" w:styleId="Bibliography">
    <w:name w:val="Bibliography"/>
    <w:basedOn w:val="Normal"/>
    <w:next w:val="Normal"/>
    <w:uiPriority w:val="37"/>
    <w:unhideWhenUsed/>
    <w:rsid w:val="001857E9"/>
    <w:pPr>
      <w:spacing w:after="0" w:line="480" w:lineRule="auto"/>
      <w:ind w:left="720" w:hanging="720"/>
    </w:pPr>
  </w:style>
  <w:style w:type="character" w:styleId="Hyperlink">
    <w:name w:val="Hyperlink"/>
    <w:basedOn w:val="DefaultParagraphFont"/>
    <w:uiPriority w:val="99"/>
    <w:unhideWhenUsed/>
    <w:rsid w:val="00AE6E7C"/>
    <w:rPr>
      <w:color w:val="0563C1" w:themeColor="hyperlink"/>
      <w:u w:val="single"/>
    </w:rPr>
  </w:style>
  <w:style w:type="character" w:styleId="UnresolvedMention">
    <w:name w:val="Unresolved Mention"/>
    <w:basedOn w:val="DefaultParagraphFont"/>
    <w:uiPriority w:val="99"/>
    <w:semiHidden/>
    <w:unhideWhenUsed/>
    <w:rsid w:val="00AE6E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9</TotalTime>
  <Pages>9</Pages>
  <Words>7780</Words>
  <Characters>4513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Ionesi</dc:creator>
  <cp:keywords/>
  <dc:description/>
  <cp:lastModifiedBy>Stefan Ionesi</cp:lastModifiedBy>
  <cp:revision>104</cp:revision>
  <dcterms:created xsi:type="dcterms:W3CDTF">2021-01-13T12:28:00Z</dcterms:created>
  <dcterms:modified xsi:type="dcterms:W3CDTF">2022-02-1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qMl5Hh6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